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453CFE" w14:textId="77777777" w:rsidR="008D5A09" w:rsidRDefault="005E70DB" w:rsidP="008D5A09">
      <w:pPr>
        <w:pStyle w:val="Heading1"/>
        <w:jc w:val="center"/>
      </w:pPr>
      <w:r>
        <w:t>Performance capture and analysis for applications and workflows</w:t>
      </w:r>
    </w:p>
    <w:p w14:paraId="03D161DE" w14:textId="5E41AC4C" w:rsidR="005E70DB" w:rsidRDefault="008D5A09" w:rsidP="008D5A09">
      <w:pPr>
        <w:pStyle w:val="Heading3"/>
        <w:jc w:val="center"/>
      </w:pPr>
      <w:r>
        <w:t>State-of-the-art report</w:t>
      </w:r>
    </w:p>
    <w:p w14:paraId="6A87EADD" w14:textId="48884FCD" w:rsidR="008E68D1" w:rsidRDefault="008E68D1" w:rsidP="00404C98">
      <w:pPr>
        <w:pStyle w:val="Heading3"/>
        <w:jc w:val="center"/>
      </w:pPr>
      <w:r>
        <w:t xml:space="preserve">Line Pouchard, </w:t>
      </w:r>
      <w:proofErr w:type="spellStart"/>
      <w:r w:rsidR="00D0585E">
        <w:t>Abid</w:t>
      </w:r>
      <w:proofErr w:type="spellEnd"/>
      <w:r w:rsidR="00D0585E">
        <w:t xml:space="preserve"> Malik, </w:t>
      </w:r>
      <w:bookmarkStart w:id="0" w:name="_GoBack"/>
      <w:bookmarkEnd w:id="0"/>
      <w:r w:rsidR="000622BE">
        <w:t xml:space="preserve">Kerstin </w:t>
      </w:r>
      <w:proofErr w:type="spellStart"/>
      <w:r w:rsidR="000622BE">
        <w:t>Kleese</w:t>
      </w:r>
      <w:proofErr w:type="spellEnd"/>
      <w:r w:rsidR="000622BE">
        <w:t xml:space="preserve"> Van Dam, </w:t>
      </w:r>
      <w:proofErr w:type="spellStart"/>
      <w:r>
        <w:t>Huub</w:t>
      </w:r>
      <w:proofErr w:type="spellEnd"/>
      <w:r>
        <w:t xml:space="preserve"> Van Dam,</w:t>
      </w:r>
      <w:r w:rsidRPr="008E68D1">
        <w:t xml:space="preserve"> </w:t>
      </w:r>
      <w:r>
        <w:t>Wei Xu</w:t>
      </w:r>
    </w:p>
    <w:p w14:paraId="23D321F1" w14:textId="0E4D6C3A" w:rsidR="00404C98" w:rsidRPr="00404C98" w:rsidRDefault="00404C98" w:rsidP="00404C98">
      <w:pPr>
        <w:jc w:val="center"/>
        <w:rPr>
          <w:rFonts w:asciiTheme="majorHAnsi" w:eastAsiaTheme="majorEastAsia" w:hAnsiTheme="majorHAnsi" w:cstheme="majorBidi"/>
          <w:color w:val="365F91" w:themeColor="accent1" w:themeShade="BF"/>
          <w:sz w:val="24"/>
          <w:szCs w:val="24"/>
        </w:rPr>
      </w:pPr>
      <w:r w:rsidRPr="00404C98">
        <w:rPr>
          <w:rFonts w:asciiTheme="majorHAnsi" w:eastAsiaTheme="majorEastAsia" w:hAnsiTheme="majorHAnsi" w:cstheme="majorBidi"/>
          <w:color w:val="365F91" w:themeColor="accent1" w:themeShade="BF"/>
          <w:sz w:val="24"/>
          <w:szCs w:val="24"/>
        </w:rPr>
        <w:t>Brookhaven National Laboratory</w:t>
      </w:r>
    </w:p>
    <w:p w14:paraId="7E54B6FB" w14:textId="7BCF6CDE" w:rsidR="005E70DB" w:rsidRPr="005E70DB" w:rsidRDefault="008D5A09" w:rsidP="008D5A09">
      <w:pPr>
        <w:pStyle w:val="Heading3"/>
        <w:jc w:val="center"/>
      </w:pPr>
      <w:r>
        <w:t>June 1</w:t>
      </w:r>
      <w:r w:rsidR="0014666F">
        <w:t>9</w:t>
      </w:r>
      <w:r>
        <w:t>, 2017</w:t>
      </w:r>
    </w:p>
    <w:p w14:paraId="5D7AC2F7" w14:textId="77777777" w:rsidR="008D5A09" w:rsidRDefault="008D5A09"/>
    <w:p w14:paraId="368FE37B" w14:textId="19E8CC43" w:rsidR="006A71FC" w:rsidRDefault="005E70DB">
      <w:r>
        <w:t xml:space="preserve">CODAR, the </w:t>
      </w:r>
      <w:r w:rsidR="002661AA">
        <w:t xml:space="preserve">Center for Online Data Analysis and Reduction, is a DOE </w:t>
      </w:r>
      <w:proofErr w:type="spellStart"/>
      <w:r w:rsidR="002661AA">
        <w:t>Exascale</w:t>
      </w:r>
      <w:proofErr w:type="spellEnd"/>
      <w:r w:rsidR="002661AA">
        <w:t xml:space="preserve"> Computing Project</w:t>
      </w:r>
      <w:r w:rsidR="006C18B2">
        <w:t xml:space="preserve"> (ECP)</w:t>
      </w:r>
      <w:r w:rsidR="002661AA">
        <w:t xml:space="preserve"> </w:t>
      </w:r>
      <w:r w:rsidR="006A71FC">
        <w:t xml:space="preserve">Co-design Center </w:t>
      </w:r>
      <w:r w:rsidR="002661AA">
        <w:t xml:space="preserve">focused on providing </w:t>
      </w:r>
      <w:r w:rsidR="006A71FC">
        <w:t xml:space="preserve">the needed </w:t>
      </w:r>
      <w:r w:rsidR="002661AA">
        <w:t xml:space="preserve">infrastructure for </w:t>
      </w:r>
      <w:r w:rsidR="006A71FC">
        <w:t xml:space="preserve">efficient and scalable </w:t>
      </w:r>
      <w:r w:rsidR="002661AA">
        <w:t xml:space="preserve">online data </w:t>
      </w:r>
      <w:r w:rsidR="006A71FC">
        <w:t xml:space="preserve">reduction </w:t>
      </w:r>
      <w:r w:rsidR="002661AA">
        <w:t xml:space="preserve">and </w:t>
      </w:r>
      <w:r w:rsidR="006A71FC">
        <w:t xml:space="preserve">analysis </w:t>
      </w:r>
      <w:r w:rsidR="002661AA">
        <w:t xml:space="preserve">for present and future scientific applications of interest to the DOE and others, including </w:t>
      </w:r>
      <w:proofErr w:type="spellStart"/>
      <w:r w:rsidR="002661AA">
        <w:t>NWChemEx</w:t>
      </w:r>
      <w:proofErr w:type="spellEnd"/>
      <w:r w:rsidR="002661AA">
        <w:t xml:space="preserve">, Lattice Quantum Chromodynamics (QCD), Fusion, and others. </w:t>
      </w:r>
      <w:r w:rsidR="006A71FC">
        <w:t xml:space="preserve"> Limitations in the I/O infrastructure of the expected </w:t>
      </w:r>
      <w:proofErr w:type="spellStart"/>
      <w:r w:rsidR="006A71FC">
        <w:t>exascale</w:t>
      </w:r>
      <w:proofErr w:type="spellEnd"/>
      <w:r w:rsidR="006A71FC">
        <w:t xml:space="preserve"> architectures, drive a significant paradigm shift for many of these codes from post hoc result</w:t>
      </w:r>
      <w:r w:rsidR="002661AA">
        <w:t xml:space="preserve"> </w:t>
      </w:r>
      <w:r w:rsidR="006A71FC">
        <w:t xml:space="preserve">analysis to online data reduction and analysis.  In designing these new complex simulation and analysis workflows, many questions arise in terms of the impact of online analysis on the overall simulation performance, the ideal </w:t>
      </w:r>
      <w:r w:rsidR="006C18B2">
        <w:t xml:space="preserve">design and </w:t>
      </w:r>
      <w:r w:rsidR="006A71FC">
        <w:t>placement of data reduction and analysis tasks on the systems, etc. In this context CODAR will not only provide the required online reduction and analysis infrastructure, but also the tool to assess the performance</w:t>
      </w:r>
      <w:r w:rsidR="006C18B2">
        <w:t xml:space="preserve"> of proposed solutions and quantify potential trade-offs. One of the key capabilities needed here are tools that can capture and </w:t>
      </w:r>
      <w:proofErr w:type="spellStart"/>
      <w:r w:rsidR="006C18B2">
        <w:t>analyse</w:t>
      </w:r>
      <w:proofErr w:type="spellEnd"/>
      <w:r w:rsidR="006C18B2">
        <w:t xml:space="preserve"> performance metrics for the newly designed workflows not only for single runs, but also for empirical performance studies and performance evolution over time.</w:t>
      </w:r>
    </w:p>
    <w:p w14:paraId="275AA888" w14:textId="0D4B7C9E" w:rsidR="006C18B2" w:rsidRDefault="00CC03D0">
      <w:r>
        <w:t>T</w:t>
      </w:r>
      <w:r w:rsidR="006C18B2">
        <w:t xml:space="preserve">oday </w:t>
      </w:r>
      <w:r>
        <w:t xml:space="preserve">there </w:t>
      </w:r>
      <w:r w:rsidR="006C18B2">
        <w:t>a</w:t>
      </w:r>
      <w:r>
        <w:t>re a</w:t>
      </w:r>
      <w:r w:rsidR="006C18B2">
        <w:t xml:space="preserve"> plethora of performance measurement too</w:t>
      </w:r>
      <w:r>
        <w:t xml:space="preserve">ls available, some of which </w:t>
      </w:r>
      <w:r w:rsidR="006C18B2">
        <w:t xml:space="preserve">supported by </w:t>
      </w:r>
      <w:r>
        <w:t xml:space="preserve">ECP, however the majority of these are focused on performance capture for single application, and are less prepared to deal with specific workflow and data driven aspects of performance. </w:t>
      </w:r>
      <w:r w:rsidR="00656D52">
        <w:t xml:space="preserve">This document presents </w:t>
      </w:r>
      <w:r w:rsidR="007B2FD6">
        <w:t xml:space="preserve">a </w:t>
      </w:r>
      <w:r w:rsidR="00656D52">
        <w:t>set</w:t>
      </w:r>
      <w:r w:rsidR="007B2FD6">
        <w:t xml:space="preserve"> of </w:t>
      </w:r>
      <w:r w:rsidR="00656D52">
        <w:t xml:space="preserve">CODAR developed </w:t>
      </w:r>
      <w:r w:rsidR="007B2FD6">
        <w:t xml:space="preserve">evaluation criteria, that can be used to assess the suitability of specific </w:t>
      </w:r>
      <w:r w:rsidR="00656D52">
        <w:t>performance measurement tools</w:t>
      </w:r>
      <w:r w:rsidR="007B2FD6">
        <w:t xml:space="preserve"> for </w:t>
      </w:r>
      <w:r w:rsidR="00656D52">
        <w:t xml:space="preserve">baseline performance metrics capture and trade off studies for </w:t>
      </w:r>
      <w:r w:rsidR="007B2FD6">
        <w:t xml:space="preserve">online </w:t>
      </w:r>
      <w:r w:rsidR="00656D52">
        <w:t xml:space="preserve">data reduction and </w:t>
      </w:r>
      <w:r w:rsidR="007B2FD6">
        <w:t>analysis workflow</w:t>
      </w:r>
      <w:r w:rsidR="00656D52">
        <w:t xml:space="preserve">s. </w:t>
      </w:r>
      <w:proofErr w:type="gramStart"/>
      <w:r w:rsidR="00656D52">
        <w:t>Furthermore</w:t>
      </w:r>
      <w:proofErr w:type="gramEnd"/>
      <w:r w:rsidR="00656D52">
        <w:t xml:space="preserve"> the document presents the results of the evaluation of two </w:t>
      </w:r>
      <w:proofErr w:type="spellStart"/>
      <w:r w:rsidR="00656D52">
        <w:t>well known</w:t>
      </w:r>
      <w:proofErr w:type="spellEnd"/>
      <w:r w:rsidR="00656D52">
        <w:t xml:space="preserve"> tools against these criteria: Score-P and TAU.</w:t>
      </w:r>
      <w:r w:rsidR="007B2FD6">
        <w:t xml:space="preserve"> </w:t>
      </w:r>
    </w:p>
    <w:p w14:paraId="2D3747EA" w14:textId="64DDF422" w:rsidR="008F1394" w:rsidRDefault="008F1394">
      <w:r>
        <w:t xml:space="preserve"> </w:t>
      </w:r>
    </w:p>
    <w:p w14:paraId="06A170C2" w14:textId="77777777" w:rsidR="00272221" w:rsidRPr="00142406" w:rsidRDefault="00227E06" w:rsidP="00142406">
      <w:pPr>
        <w:pStyle w:val="Heading2"/>
      </w:pPr>
      <w:r w:rsidRPr="00142406">
        <w:t>Performance Tools Evaluation Criteria</w:t>
      </w:r>
    </w:p>
    <w:p w14:paraId="7A6F7739" w14:textId="31EBB344" w:rsidR="00227E06" w:rsidRDefault="00227E06">
      <w:r>
        <w:t xml:space="preserve">CODAR has a number of potential choices, when it comes to performance tools that can be used to examine the tradeoffs applications are facing in the implementation of their online data reduction and analysis workflows. To aid the </w:t>
      </w:r>
      <w:proofErr w:type="gramStart"/>
      <w:r>
        <w:t>decision making</w:t>
      </w:r>
      <w:proofErr w:type="gramEnd"/>
      <w:r>
        <w:t xml:space="preserve"> process we have a compiled a list of evaluation criteria against which each possible tool can be assessed. The evaluation criteria are based on the requirements identified to date that such a tool would need to satisfy</w:t>
      </w:r>
      <w:r w:rsidR="00656D52">
        <w:t>,</w:t>
      </w:r>
      <w:r>
        <w:t xml:space="preserve"> as well as the potential for future extensions, which might be needed.</w:t>
      </w:r>
    </w:p>
    <w:p w14:paraId="213DC11E" w14:textId="77777777" w:rsidR="00227E06" w:rsidRDefault="00227E06">
      <w:r>
        <w:t>To make the evaluation easier, we have tried to group the criteria into different categories.</w:t>
      </w:r>
    </w:p>
    <w:p w14:paraId="592655AB" w14:textId="77777777" w:rsidR="00227E06" w:rsidRPr="00142406" w:rsidRDefault="00227E06" w:rsidP="00142406">
      <w:pPr>
        <w:pStyle w:val="Heading3"/>
      </w:pPr>
      <w:r w:rsidRPr="00142406">
        <w:lastRenderedPageBreak/>
        <w:t>Metrics</w:t>
      </w:r>
    </w:p>
    <w:p w14:paraId="19929180" w14:textId="300F2B01" w:rsidR="00A0045B" w:rsidRDefault="00227E06">
      <w:r>
        <w:t xml:space="preserve">In this section we describe the performance metrics </w:t>
      </w:r>
      <w:proofErr w:type="gramStart"/>
      <w:r>
        <w:t>that  need</w:t>
      </w:r>
      <w:proofErr w:type="gramEnd"/>
      <w:r>
        <w:t xml:space="preserve"> to </w:t>
      </w:r>
      <w:r w:rsidR="00656D52">
        <w:t xml:space="preserve">be </w:t>
      </w:r>
      <w:r>
        <w:t>capture</w:t>
      </w:r>
      <w:r w:rsidR="00656D52">
        <w:t>d</w:t>
      </w:r>
      <w:r>
        <w:t xml:space="preserve"> to enable us to assess the performance of </w:t>
      </w:r>
      <w:r w:rsidR="00656D52">
        <w:t xml:space="preserve">workflows that orchestrate </w:t>
      </w:r>
      <w:r>
        <w:t>application</w:t>
      </w:r>
      <w:r w:rsidR="00656D52">
        <w:t>s</w:t>
      </w:r>
      <w:r>
        <w:t xml:space="preserve"> </w:t>
      </w:r>
      <w:r w:rsidR="00A0045B">
        <w:t xml:space="preserve">and </w:t>
      </w:r>
      <w:r w:rsidR="00656D52">
        <w:t xml:space="preserve">their </w:t>
      </w:r>
      <w:r>
        <w:t xml:space="preserve">online data reduction and analysis tasks. </w:t>
      </w:r>
      <w:r w:rsidR="00A0045B">
        <w:t>While not all the metrics are required to be captured all the time, the possibility needs to exist to identify potential root causes for performance bottlenecks or performance variability.</w:t>
      </w:r>
    </w:p>
    <w:p w14:paraId="2B8E654E" w14:textId="5E4D30ED" w:rsidR="00A0045B" w:rsidRDefault="00A0045B">
      <w:r>
        <w:t xml:space="preserve">A critical aspect that we added to the metrics is the concept of time series – frequent snap shots of particular performance parameters such as memory usage over time – that </w:t>
      </w:r>
      <w:r w:rsidR="004C1ECF">
        <w:t>will enable the</w:t>
      </w:r>
      <w:r>
        <w:t xml:space="preserve"> replay of </w:t>
      </w:r>
      <w:r w:rsidR="004C1ECF">
        <w:t>resource usage over time to aid the performance analysis, in trade-off studies.</w:t>
      </w:r>
    </w:p>
    <w:p w14:paraId="73EC8F27" w14:textId="093C550F" w:rsidR="004C1ECF" w:rsidRDefault="004C1ECF">
      <w:r>
        <w:t xml:space="preserve">In addition to classic performance metrics a number of provenance metrics have been added to the list, they </w:t>
      </w:r>
      <w:r w:rsidR="001E6FB8">
        <w:t>are essential</w:t>
      </w:r>
      <w:r>
        <w:t xml:space="preserve"> to track </w:t>
      </w:r>
      <w:r w:rsidR="001E6FB8">
        <w:t xml:space="preserve">performance influencing </w:t>
      </w:r>
      <w:r>
        <w:t>changes in the computer system architecture and system software, in th</w:t>
      </w:r>
      <w:r w:rsidR="001E6FB8">
        <w:t>e workflow applications and use cases through trade-off studies and empirical studies during a development project.</w:t>
      </w:r>
    </w:p>
    <w:p w14:paraId="787A207F" w14:textId="4D8A21BE" w:rsidR="007425EE" w:rsidRPr="007425EE" w:rsidRDefault="007425EE" w:rsidP="007425EE">
      <w:pPr>
        <w:pStyle w:val="Caption"/>
        <w:keepNext/>
        <w:rPr>
          <w:sz w:val="22"/>
          <w:szCs w:val="22"/>
        </w:rPr>
      </w:pPr>
      <w:r w:rsidRPr="007425EE">
        <w:rPr>
          <w:sz w:val="22"/>
          <w:szCs w:val="22"/>
        </w:rPr>
        <w:t xml:space="preserve">Table </w:t>
      </w:r>
      <w:r w:rsidRPr="007425EE">
        <w:rPr>
          <w:sz w:val="22"/>
          <w:szCs w:val="22"/>
        </w:rPr>
        <w:fldChar w:fldCharType="begin"/>
      </w:r>
      <w:r w:rsidRPr="007425EE">
        <w:rPr>
          <w:sz w:val="22"/>
          <w:szCs w:val="22"/>
        </w:rPr>
        <w:instrText xml:space="preserve"> SEQ Table \* ARABIC </w:instrText>
      </w:r>
      <w:r w:rsidRPr="007425EE">
        <w:rPr>
          <w:sz w:val="22"/>
          <w:szCs w:val="22"/>
        </w:rPr>
        <w:fldChar w:fldCharType="separate"/>
      </w:r>
      <w:r w:rsidR="00D0585E">
        <w:rPr>
          <w:noProof/>
          <w:sz w:val="22"/>
          <w:szCs w:val="22"/>
        </w:rPr>
        <w:t>1</w:t>
      </w:r>
      <w:r w:rsidRPr="007425EE">
        <w:rPr>
          <w:sz w:val="22"/>
          <w:szCs w:val="22"/>
        </w:rPr>
        <w:fldChar w:fldCharType="end"/>
      </w:r>
      <w:r w:rsidRPr="007425EE">
        <w:rPr>
          <w:sz w:val="22"/>
          <w:szCs w:val="22"/>
        </w:rPr>
        <w:t>: Performance and provenance metrics needed.</w:t>
      </w:r>
    </w:p>
    <w:tbl>
      <w:tblPr>
        <w:tblStyle w:val="TableGrid"/>
        <w:tblW w:w="0" w:type="auto"/>
        <w:tblLook w:val="04A0" w:firstRow="1" w:lastRow="0" w:firstColumn="1" w:lastColumn="0" w:noHBand="0" w:noVBand="1"/>
      </w:tblPr>
      <w:tblGrid>
        <w:gridCol w:w="8838"/>
      </w:tblGrid>
      <w:tr w:rsidR="00A27F77" w14:paraId="521CD5C7" w14:textId="77777777" w:rsidTr="00A07D8C">
        <w:tc>
          <w:tcPr>
            <w:tcW w:w="8838" w:type="dxa"/>
            <w:shd w:val="clear" w:color="auto" w:fill="DDD9C3" w:themeFill="background2" w:themeFillShade="E6"/>
          </w:tcPr>
          <w:p w14:paraId="31562D83" w14:textId="37420F4E" w:rsidR="0008741B" w:rsidRDefault="0008741B">
            <w:r>
              <w:t>Time</w:t>
            </w:r>
          </w:p>
        </w:tc>
      </w:tr>
      <w:tr w:rsidR="00A27F77" w14:paraId="1B516712" w14:textId="77777777" w:rsidTr="003C6C5A">
        <w:tc>
          <w:tcPr>
            <w:tcW w:w="8838" w:type="dxa"/>
          </w:tcPr>
          <w:p w14:paraId="031A1983" w14:textId="114058CF" w:rsidR="0008741B" w:rsidRPr="00991FCD" w:rsidRDefault="0008741B">
            <w:r>
              <w:t xml:space="preserve">Execution time for overall </w:t>
            </w:r>
            <w:r w:rsidR="00AB4852">
              <w:t xml:space="preserve">serial or parallel scientific </w:t>
            </w:r>
            <w:r>
              <w:t>workflow</w:t>
            </w:r>
          </w:p>
        </w:tc>
      </w:tr>
      <w:tr w:rsidR="00A27F77" w14:paraId="312A861F" w14:textId="77777777" w:rsidTr="003C6C5A">
        <w:tc>
          <w:tcPr>
            <w:tcW w:w="8838" w:type="dxa"/>
          </w:tcPr>
          <w:p w14:paraId="20BDEC9A" w14:textId="79823F3D" w:rsidR="0008741B" w:rsidRDefault="0008741B">
            <w:r>
              <w:t>Execution time for each application</w:t>
            </w:r>
          </w:p>
        </w:tc>
      </w:tr>
      <w:tr w:rsidR="00A27F77" w14:paraId="5B6D7402" w14:textId="77777777" w:rsidTr="003C6C5A">
        <w:tc>
          <w:tcPr>
            <w:tcW w:w="8838" w:type="dxa"/>
          </w:tcPr>
          <w:p w14:paraId="7EB75CBB" w14:textId="48FCF24B" w:rsidR="0008741B" w:rsidRDefault="0008741B">
            <w:r>
              <w:t>Execution time for each code region</w:t>
            </w:r>
          </w:p>
        </w:tc>
      </w:tr>
      <w:tr w:rsidR="00A27F77" w14:paraId="27D20D19" w14:textId="77777777" w:rsidTr="003C6C5A">
        <w:tc>
          <w:tcPr>
            <w:tcW w:w="8838" w:type="dxa"/>
          </w:tcPr>
          <w:p w14:paraId="3987BFB3" w14:textId="404D451C" w:rsidR="0008741B" w:rsidRPr="00A0045B" w:rsidRDefault="0008741B">
            <w:r w:rsidRPr="00A0045B">
              <w:t>Execution time per application per node</w:t>
            </w:r>
          </w:p>
        </w:tc>
      </w:tr>
      <w:tr w:rsidR="00A27F77" w14:paraId="60C75107" w14:textId="77777777" w:rsidTr="00A07D8C">
        <w:tc>
          <w:tcPr>
            <w:tcW w:w="8838" w:type="dxa"/>
            <w:tcBorders>
              <w:bottom w:val="single" w:sz="4" w:space="0" w:color="auto"/>
            </w:tcBorders>
          </w:tcPr>
          <w:p w14:paraId="693CE919" w14:textId="597C576D" w:rsidR="0008741B" w:rsidRPr="00A0045B" w:rsidRDefault="0008741B">
            <w:r w:rsidRPr="00A0045B">
              <w:t>Idle times, per application, per node, per code region</w:t>
            </w:r>
          </w:p>
        </w:tc>
      </w:tr>
      <w:tr w:rsidR="00A27F77" w14:paraId="26685D6C" w14:textId="77777777" w:rsidTr="00A07D8C">
        <w:tc>
          <w:tcPr>
            <w:tcW w:w="8838" w:type="dxa"/>
            <w:shd w:val="clear" w:color="auto" w:fill="DDD9C3" w:themeFill="background2" w:themeFillShade="E6"/>
          </w:tcPr>
          <w:p w14:paraId="7607DAF8" w14:textId="783DC460" w:rsidR="0008741B" w:rsidRDefault="0008741B">
            <w:r>
              <w:t>Memory Usage</w:t>
            </w:r>
          </w:p>
        </w:tc>
      </w:tr>
      <w:tr w:rsidR="00A27F77" w14:paraId="29C8A35B" w14:textId="77777777" w:rsidTr="003C6C5A">
        <w:tc>
          <w:tcPr>
            <w:tcW w:w="8838" w:type="dxa"/>
          </w:tcPr>
          <w:p w14:paraId="080458A0" w14:textId="2494F71A" w:rsidR="0008741B" w:rsidRDefault="0008741B">
            <w:r>
              <w:t>Each Application – min, max, average, time series</w:t>
            </w:r>
          </w:p>
        </w:tc>
      </w:tr>
      <w:tr w:rsidR="00A27F77" w14:paraId="3B756187" w14:textId="77777777" w:rsidTr="00A07D8C">
        <w:tc>
          <w:tcPr>
            <w:tcW w:w="8838" w:type="dxa"/>
            <w:tcBorders>
              <w:bottom w:val="single" w:sz="4" w:space="0" w:color="auto"/>
            </w:tcBorders>
          </w:tcPr>
          <w:p w14:paraId="6A46DC11" w14:textId="65AA98CA" w:rsidR="0008741B" w:rsidRDefault="0008741B">
            <w:r>
              <w:t>Each code region – min, max, average, time series</w:t>
            </w:r>
          </w:p>
        </w:tc>
      </w:tr>
      <w:tr w:rsidR="00D02252" w14:paraId="009F0F64" w14:textId="77777777" w:rsidTr="00D02252">
        <w:tc>
          <w:tcPr>
            <w:tcW w:w="8838" w:type="dxa"/>
            <w:tcBorders>
              <w:bottom w:val="single" w:sz="4" w:space="0" w:color="auto"/>
            </w:tcBorders>
            <w:shd w:val="clear" w:color="auto" w:fill="DDD9C3" w:themeFill="background2" w:themeFillShade="E6"/>
          </w:tcPr>
          <w:p w14:paraId="779DED21" w14:textId="4661BC57" w:rsidR="00D02252" w:rsidRDefault="00D02252" w:rsidP="00CC2EE8">
            <w:r>
              <w:t>Support for programming paradigms</w:t>
            </w:r>
          </w:p>
        </w:tc>
      </w:tr>
      <w:tr w:rsidR="00D02252" w14:paraId="1AE5D4BA" w14:textId="77777777" w:rsidTr="00D02252">
        <w:tc>
          <w:tcPr>
            <w:tcW w:w="8838" w:type="dxa"/>
            <w:shd w:val="clear" w:color="auto" w:fill="auto"/>
          </w:tcPr>
          <w:p w14:paraId="0DCD5FEE" w14:textId="238E2836" w:rsidR="00D02252" w:rsidRDefault="00D02252" w:rsidP="00CC2EE8">
            <w:r>
              <w:t xml:space="preserve">Support for parallel programming models and libraries (e.g. MPI, </w:t>
            </w:r>
            <w:proofErr w:type="spellStart"/>
            <w:r>
              <w:t>OpenMP</w:t>
            </w:r>
            <w:proofErr w:type="spellEnd"/>
            <w:r>
              <w:t xml:space="preserve">, </w:t>
            </w:r>
            <w:proofErr w:type="spellStart"/>
            <w:r>
              <w:t>Shmem</w:t>
            </w:r>
            <w:proofErr w:type="spellEnd"/>
            <w:r>
              <w:t>)</w:t>
            </w:r>
          </w:p>
        </w:tc>
      </w:tr>
      <w:tr w:rsidR="00D02252" w14:paraId="46438D25" w14:textId="77777777" w:rsidTr="00D02252">
        <w:tc>
          <w:tcPr>
            <w:tcW w:w="8838" w:type="dxa"/>
            <w:shd w:val="clear" w:color="auto" w:fill="auto"/>
          </w:tcPr>
          <w:p w14:paraId="3FE81A3E" w14:textId="288AAF5E" w:rsidR="00D02252" w:rsidRDefault="00D02252" w:rsidP="00CC2EE8">
            <w:r>
              <w:t>Accelerator-based</w:t>
            </w:r>
          </w:p>
        </w:tc>
      </w:tr>
      <w:tr w:rsidR="00A27F77" w14:paraId="018193CD" w14:textId="77777777" w:rsidTr="00A07D8C">
        <w:tc>
          <w:tcPr>
            <w:tcW w:w="8838" w:type="dxa"/>
            <w:shd w:val="clear" w:color="auto" w:fill="DDD9C3" w:themeFill="background2" w:themeFillShade="E6"/>
          </w:tcPr>
          <w:p w14:paraId="62A8D1B2" w14:textId="7F78ECF0" w:rsidR="0008741B" w:rsidRDefault="0008741B" w:rsidP="00CC2EE8">
            <w:r>
              <w:t>Communication/On system data movement</w:t>
            </w:r>
          </w:p>
        </w:tc>
      </w:tr>
      <w:tr w:rsidR="00A27F77" w14:paraId="2C85CDA4" w14:textId="77777777" w:rsidTr="003C6C5A">
        <w:tc>
          <w:tcPr>
            <w:tcW w:w="8838" w:type="dxa"/>
          </w:tcPr>
          <w:p w14:paraId="2BF9E2FD" w14:textId="6F611285" w:rsidR="0008741B" w:rsidRDefault="0008741B">
            <w:r>
              <w:t>Message Performance – number, message size, execution time, wait time etc.</w:t>
            </w:r>
          </w:p>
        </w:tc>
      </w:tr>
      <w:tr w:rsidR="00A27F77" w14:paraId="1EC6AA9C" w14:textId="77777777" w:rsidTr="003C6C5A">
        <w:tc>
          <w:tcPr>
            <w:tcW w:w="8838" w:type="dxa"/>
          </w:tcPr>
          <w:p w14:paraId="5E9BEC57" w14:textId="3F0B874E" w:rsidR="0008741B" w:rsidRDefault="0008741B">
            <w:r>
              <w:t xml:space="preserve">Communication times if mechanisms other than MPI are used e.g. disk, in-memory, message queues, file </w:t>
            </w:r>
            <w:proofErr w:type="spellStart"/>
            <w:r>
              <w:t>systemetc</w:t>
            </w:r>
            <w:proofErr w:type="spellEnd"/>
            <w:r>
              <w:t>. – number, message sizes, time, wait time, lost messages – time series</w:t>
            </w:r>
          </w:p>
        </w:tc>
      </w:tr>
      <w:tr w:rsidR="00A27F77" w14:paraId="4B00170A" w14:textId="77777777" w:rsidTr="00A07D8C">
        <w:tc>
          <w:tcPr>
            <w:tcW w:w="8838" w:type="dxa"/>
            <w:tcBorders>
              <w:bottom w:val="single" w:sz="4" w:space="0" w:color="auto"/>
            </w:tcBorders>
          </w:tcPr>
          <w:p w14:paraId="02888918" w14:textId="1C7CD971" w:rsidR="0008741B" w:rsidRDefault="0008741B">
            <w:r>
              <w:t>Interconnect overall performance, load overall, application specific load and performance – time series</w:t>
            </w:r>
          </w:p>
        </w:tc>
      </w:tr>
      <w:tr w:rsidR="00A27F77" w14:paraId="7DE0916F" w14:textId="77777777" w:rsidTr="00A07D8C">
        <w:tc>
          <w:tcPr>
            <w:tcW w:w="8838" w:type="dxa"/>
            <w:shd w:val="clear" w:color="auto" w:fill="DDD9C3" w:themeFill="background2" w:themeFillShade="E6"/>
          </w:tcPr>
          <w:p w14:paraId="61F48D60" w14:textId="2B384F4E" w:rsidR="0008741B" w:rsidRDefault="0008741B">
            <w:r>
              <w:t>I/O</w:t>
            </w:r>
          </w:p>
        </w:tc>
      </w:tr>
      <w:tr w:rsidR="00A27F77" w14:paraId="638589B0" w14:textId="77777777" w:rsidTr="003C6C5A">
        <w:tc>
          <w:tcPr>
            <w:tcW w:w="8838" w:type="dxa"/>
          </w:tcPr>
          <w:p w14:paraId="2D56519C" w14:textId="4D015528" w:rsidR="0008741B" w:rsidRDefault="0008741B">
            <w:r>
              <w:t>Number and volume of data read/write tasks, execution time, source-destination, max, min, average, time series</w:t>
            </w:r>
          </w:p>
        </w:tc>
      </w:tr>
      <w:tr w:rsidR="00A27F77" w14:paraId="46FC2875" w14:textId="77777777" w:rsidTr="003C6C5A">
        <w:tc>
          <w:tcPr>
            <w:tcW w:w="8838" w:type="dxa"/>
          </w:tcPr>
          <w:p w14:paraId="3EB5293F" w14:textId="787309C9" w:rsidR="0008741B" w:rsidRDefault="0008741B">
            <w:r>
              <w:t>Load and performance of overall I/O system components, specific load created by application</w:t>
            </w:r>
          </w:p>
        </w:tc>
      </w:tr>
      <w:tr w:rsidR="00A27F77" w14:paraId="3673F045" w14:textId="77777777" w:rsidTr="003C6C5A">
        <w:tc>
          <w:tcPr>
            <w:tcW w:w="8838" w:type="dxa"/>
          </w:tcPr>
          <w:p w14:paraId="59CA06CE" w14:textId="18D552F9" w:rsidR="0008741B" w:rsidRDefault="0008741B">
            <w:r>
              <w:t>System Architecture Description</w:t>
            </w:r>
          </w:p>
        </w:tc>
      </w:tr>
      <w:tr w:rsidR="00A27F77" w14:paraId="0CC71691" w14:textId="77777777" w:rsidTr="00A07D8C">
        <w:tc>
          <w:tcPr>
            <w:tcW w:w="8838" w:type="dxa"/>
            <w:tcBorders>
              <w:bottom w:val="single" w:sz="4" w:space="0" w:color="auto"/>
            </w:tcBorders>
          </w:tcPr>
          <w:p w14:paraId="362A3885" w14:textId="179B6D18" w:rsidR="0008741B" w:rsidRDefault="0008741B">
            <w:r>
              <w:t>Processors, memory incl. intermediate cache and solid state, interconnect, I/O subsystem (incl. burst buffer)</w:t>
            </w:r>
          </w:p>
        </w:tc>
      </w:tr>
      <w:tr w:rsidR="00A27F77" w14:paraId="39746F30" w14:textId="77777777" w:rsidTr="00A07D8C">
        <w:tc>
          <w:tcPr>
            <w:tcW w:w="8838" w:type="dxa"/>
            <w:shd w:val="clear" w:color="auto" w:fill="DDD9C3" w:themeFill="background2" w:themeFillShade="E6"/>
          </w:tcPr>
          <w:p w14:paraId="40A94979" w14:textId="42DA622C" w:rsidR="0008741B" w:rsidRDefault="0008741B">
            <w:r>
              <w:t>Application/Workflow Description</w:t>
            </w:r>
          </w:p>
        </w:tc>
      </w:tr>
      <w:tr w:rsidR="00A27F77" w14:paraId="6200026D" w14:textId="77777777" w:rsidTr="003C6C5A">
        <w:tc>
          <w:tcPr>
            <w:tcW w:w="8838" w:type="dxa"/>
          </w:tcPr>
          <w:p w14:paraId="038D6247" w14:textId="78F727BE" w:rsidR="0008741B" w:rsidRDefault="0008741B">
            <w:r>
              <w:t>Names, version (</w:t>
            </w:r>
            <w:proofErr w:type="spellStart"/>
            <w:r>
              <w:t>github</w:t>
            </w:r>
            <w:proofErr w:type="spellEnd"/>
            <w:r>
              <w:t xml:space="preserve"> link), code regions, call trees</w:t>
            </w:r>
          </w:p>
        </w:tc>
      </w:tr>
      <w:tr w:rsidR="00A27F77" w14:paraId="3FCD9862" w14:textId="77777777" w:rsidTr="003C6C5A">
        <w:tc>
          <w:tcPr>
            <w:tcW w:w="8838" w:type="dxa"/>
          </w:tcPr>
          <w:p w14:paraId="3D60A603" w14:textId="240BCE0D" w:rsidR="0008741B" w:rsidRDefault="0008741B">
            <w:r>
              <w:t xml:space="preserve">Names, components, input and output data </w:t>
            </w:r>
            <w:proofErr w:type="gramStart"/>
            <w:r>
              <w:t>files  incl.</w:t>
            </w:r>
            <w:proofErr w:type="gramEnd"/>
            <w:r>
              <w:t xml:space="preserve"> version, size, location</w:t>
            </w:r>
          </w:p>
        </w:tc>
      </w:tr>
    </w:tbl>
    <w:p w14:paraId="5C259139" w14:textId="77777777" w:rsidR="000C14C7" w:rsidRDefault="000C14C7"/>
    <w:p w14:paraId="5AA018E0" w14:textId="35578BF0" w:rsidR="004C1ECF" w:rsidRDefault="004C1ECF">
      <w:r>
        <w:lastRenderedPageBreak/>
        <w:t>Next to the ability to capture the required performance metrics a number of additional feat</w:t>
      </w:r>
      <w:r w:rsidR="001E6FB8">
        <w:t>ures need to be provided by any tool that support performance analysis for workflows:</w:t>
      </w:r>
    </w:p>
    <w:p w14:paraId="4808F210" w14:textId="3C92D069" w:rsidR="001E6FB8" w:rsidRDefault="00C10CA3" w:rsidP="000C14C7">
      <w:pPr>
        <w:pStyle w:val="ListParagraph"/>
        <w:numPr>
          <w:ilvl w:val="0"/>
          <w:numId w:val="6"/>
        </w:numPr>
      </w:pPr>
      <w:r>
        <w:t>Ability to correlate the metrics from different workflow tasks (that are running in parallel)</w:t>
      </w:r>
    </w:p>
    <w:p w14:paraId="3DDC53CC" w14:textId="77777777" w:rsidR="00C10CA3" w:rsidRDefault="00C10CA3" w:rsidP="000C14C7">
      <w:pPr>
        <w:pStyle w:val="ListParagraph"/>
        <w:numPr>
          <w:ilvl w:val="0"/>
          <w:numId w:val="6"/>
        </w:numPr>
      </w:pPr>
      <w:r>
        <w:t>Ability to integrate the metrics across the workflow tasks</w:t>
      </w:r>
    </w:p>
    <w:p w14:paraId="675214F9" w14:textId="28411AB0" w:rsidR="00C10CA3" w:rsidRDefault="00C10CA3" w:rsidP="000C14C7">
      <w:pPr>
        <w:pStyle w:val="ListParagraph"/>
        <w:numPr>
          <w:ilvl w:val="0"/>
          <w:numId w:val="6"/>
        </w:numPr>
      </w:pPr>
      <w:r>
        <w:t xml:space="preserve">Ability to analyze, visualize and explore the captured workflow performance metrics for single workflows and for </w:t>
      </w:r>
      <w:proofErr w:type="spellStart"/>
      <w:r>
        <w:t>pr</w:t>
      </w:r>
      <w:r w:rsidR="00441952">
        <w:t>a</w:t>
      </w:r>
      <w:r>
        <w:t>tical</w:t>
      </w:r>
      <w:proofErr w:type="spellEnd"/>
      <w:r>
        <w:t xml:space="preserve"> or complete studies of workflow performance </w:t>
      </w:r>
    </w:p>
    <w:p w14:paraId="6F1526A3" w14:textId="31C8E672" w:rsidR="00C10CA3" w:rsidRDefault="00C10CA3" w:rsidP="000C14C7">
      <w:pPr>
        <w:pStyle w:val="ListParagraph"/>
        <w:numPr>
          <w:ilvl w:val="0"/>
          <w:numId w:val="6"/>
        </w:numPr>
      </w:pPr>
      <w:r>
        <w:t xml:space="preserve">Ability to persist the results of </w:t>
      </w:r>
      <w:r w:rsidR="008E4282">
        <w:t>continued performance metrics captures in a searchable archive to enable trade-off and empirical studies</w:t>
      </w:r>
    </w:p>
    <w:p w14:paraId="77190EB6" w14:textId="7456A63E" w:rsidR="00C10CA3" w:rsidRPr="000C14C7" w:rsidRDefault="00C10CA3" w:rsidP="000C14C7">
      <w:pPr>
        <w:pStyle w:val="ListParagraph"/>
        <w:numPr>
          <w:ilvl w:val="0"/>
          <w:numId w:val="6"/>
        </w:numPr>
      </w:pPr>
      <w:r>
        <w:t xml:space="preserve">Performance metrics, in particular when captured at a </w:t>
      </w:r>
      <w:proofErr w:type="gramStart"/>
      <w:r>
        <w:t>fine grained</w:t>
      </w:r>
      <w:proofErr w:type="gramEnd"/>
      <w:r>
        <w:t xml:space="preserve"> level can produce significant amounts of data, too much for a data restricted </w:t>
      </w:r>
      <w:proofErr w:type="spellStart"/>
      <w:r>
        <w:t>exascale</w:t>
      </w:r>
      <w:proofErr w:type="spellEnd"/>
      <w:r>
        <w:t xml:space="preserve"> environment. </w:t>
      </w:r>
      <w:proofErr w:type="gramStart"/>
      <w:r>
        <w:t>Therefor</w:t>
      </w:r>
      <w:r w:rsidR="00441952">
        <w:t>e</w:t>
      </w:r>
      <w:proofErr w:type="gramEnd"/>
      <w:r>
        <w:t xml:space="preserve"> it would be necessary for the tool to provide capabilities to selectively capture performance data, as well as online data reduction and analysis capabilities that reduce the performance data to critical events and trends.</w:t>
      </w:r>
    </w:p>
    <w:p w14:paraId="4D5BB288" w14:textId="77777777" w:rsidR="00227E06" w:rsidRPr="009A45C7" w:rsidRDefault="009A45C7" w:rsidP="00142406">
      <w:pPr>
        <w:pStyle w:val="Heading3"/>
      </w:pPr>
      <w:r w:rsidRPr="009A45C7">
        <w:t xml:space="preserve">Access </w:t>
      </w:r>
      <w:r>
        <w:t>and Usability</w:t>
      </w:r>
    </w:p>
    <w:p w14:paraId="51DCD775" w14:textId="5A67D48C" w:rsidR="009A45C7" w:rsidRDefault="009A45C7">
      <w:r>
        <w:t>While it is good to know that a tool has the necessary capabilities, it is equally important to have access to the code and</w:t>
      </w:r>
      <w:r w:rsidR="00AB64AA">
        <w:t xml:space="preserve"> to understand how it works.  </w:t>
      </w:r>
      <w:proofErr w:type="gramStart"/>
      <w:r w:rsidR="00AB64AA">
        <w:t>Therefore</w:t>
      </w:r>
      <w:proofErr w:type="gramEnd"/>
      <w:r w:rsidR="00AB64AA">
        <w:t xml:space="preserve"> we also include criteria related to the SW development cycle of each tool including:</w:t>
      </w:r>
    </w:p>
    <w:p w14:paraId="20428B5B" w14:textId="14D2788A" w:rsidR="009A45C7" w:rsidRDefault="001A7206" w:rsidP="007F1DFD">
      <w:pPr>
        <w:pStyle w:val="ListParagraph"/>
        <w:numPr>
          <w:ilvl w:val="0"/>
          <w:numId w:val="1"/>
        </w:numPr>
      </w:pPr>
      <w:r>
        <w:t xml:space="preserve">Available as </w:t>
      </w:r>
      <w:r w:rsidR="009A45C7">
        <w:t>Open Source</w:t>
      </w:r>
    </w:p>
    <w:p w14:paraId="33E8F275" w14:textId="00D4F901" w:rsidR="009A45C7" w:rsidRDefault="001A7206" w:rsidP="009A45C7">
      <w:pPr>
        <w:pStyle w:val="ListParagraph"/>
        <w:numPr>
          <w:ilvl w:val="0"/>
          <w:numId w:val="1"/>
        </w:numPr>
      </w:pPr>
      <w:r>
        <w:t>Available in an Open Repository</w:t>
      </w:r>
    </w:p>
    <w:p w14:paraId="0AAA4886" w14:textId="021D1425" w:rsidR="009A45C7" w:rsidRDefault="009A45C7" w:rsidP="007F1DFD">
      <w:pPr>
        <w:pStyle w:val="ListParagraph"/>
        <w:numPr>
          <w:ilvl w:val="0"/>
          <w:numId w:val="1"/>
        </w:numPr>
      </w:pPr>
      <w:r>
        <w:t xml:space="preserve">User documentation (usage and </w:t>
      </w:r>
      <w:r w:rsidR="001A7206">
        <w:t>examples)</w:t>
      </w:r>
    </w:p>
    <w:p w14:paraId="41AD043D" w14:textId="7030E1F0" w:rsidR="009A45C7" w:rsidRDefault="001A7206" w:rsidP="009A45C7">
      <w:pPr>
        <w:pStyle w:val="ListParagraph"/>
        <w:numPr>
          <w:ilvl w:val="0"/>
          <w:numId w:val="1"/>
        </w:numPr>
      </w:pPr>
      <w:r>
        <w:t>User s</w:t>
      </w:r>
      <w:r w:rsidR="00B86D1E">
        <w:t>upport and r</w:t>
      </w:r>
      <w:r>
        <w:t>esponsiveness</w:t>
      </w:r>
    </w:p>
    <w:p w14:paraId="25885D8C" w14:textId="3DA83491" w:rsidR="009A45C7" w:rsidRDefault="009A45C7" w:rsidP="007F1DFD">
      <w:pPr>
        <w:pStyle w:val="ListParagraph"/>
        <w:numPr>
          <w:ilvl w:val="0"/>
          <w:numId w:val="1"/>
        </w:numPr>
      </w:pPr>
      <w:r>
        <w:t>Ease of use (i.e. easy to introduce into the code, easy access to output)</w:t>
      </w:r>
    </w:p>
    <w:p w14:paraId="7B797EF9" w14:textId="7E16EEEA" w:rsidR="009A45C7" w:rsidRDefault="009A45C7" w:rsidP="009A45C7">
      <w:pPr>
        <w:pStyle w:val="ListParagraph"/>
        <w:numPr>
          <w:ilvl w:val="0"/>
          <w:numId w:val="1"/>
        </w:numPr>
      </w:pPr>
      <w:r>
        <w:t>Available at LCFs</w:t>
      </w:r>
    </w:p>
    <w:p w14:paraId="7F0922B8" w14:textId="5FBD71E0" w:rsidR="009A45C7" w:rsidRDefault="009A45C7" w:rsidP="009A45C7">
      <w:pPr>
        <w:pStyle w:val="ListParagraph"/>
        <w:numPr>
          <w:ilvl w:val="0"/>
          <w:numId w:val="1"/>
        </w:numPr>
      </w:pPr>
      <w:r>
        <w:t>Regularity of updates</w:t>
      </w:r>
    </w:p>
    <w:p w14:paraId="1C85EE3F" w14:textId="77777777" w:rsidR="009A45C7" w:rsidRPr="009A45C7" w:rsidRDefault="009A45C7" w:rsidP="00142406">
      <w:pPr>
        <w:pStyle w:val="Heading3"/>
      </w:pPr>
      <w:r w:rsidRPr="009A45C7">
        <w:t>Support for Joint Developments</w:t>
      </w:r>
    </w:p>
    <w:p w14:paraId="5911B509" w14:textId="01C67658" w:rsidR="009A45C7" w:rsidRDefault="009A45C7" w:rsidP="009A45C7">
      <w:r>
        <w:t>CODAR itself has some very specific additional requirements, to enable the project to implement its vision. This will require the ability to easily do joint development work with support of the Performance Tool developers.</w:t>
      </w:r>
      <w:r w:rsidR="001A7206">
        <w:t xml:space="preserve">  Questions related to these requirements arise:</w:t>
      </w:r>
    </w:p>
    <w:p w14:paraId="175B056B" w14:textId="3E24F5A6" w:rsidR="009A45C7" w:rsidRDefault="00D57B07" w:rsidP="009A45C7">
      <w:pPr>
        <w:pStyle w:val="ListParagraph"/>
        <w:numPr>
          <w:ilvl w:val="0"/>
          <w:numId w:val="2"/>
        </w:numPr>
      </w:pPr>
      <w:r>
        <w:t xml:space="preserve">Is there an Open Developer Community or a </w:t>
      </w:r>
      <w:r w:rsidR="006565DC">
        <w:t>Developer Forum?</w:t>
      </w:r>
    </w:p>
    <w:p w14:paraId="19EBA9F9" w14:textId="72593451" w:rsidR="006565DC" w:rsidRDefault="00D57B07" w:rsidP="009A45C7">
      <w:pPr>
        <w:pStyle w:val="ListParagraph"/>
        <w:numPr>
          <w:ilvl w:val="0"/>
          <w:numId w:val="2"/>
        </w:numPr>
      </w:pPr>
      <w:r>
        <w:t xml:space="preserve">Do </w:t>
      </w:r>
      <w:r w:rsidR="006565DC">
        <w:t>Developer Documentation and test cases</w:t>
      </w:r>
      <w:r>
        <w:t xml:space="preserve"> exist</w:t>
      </w:r>
      <w:r w:rsidR="006565DC">
        <w:t>?</w:t>
      </w:r>
    </w:p>
    <w:p w14:paraId="00E46F9B" w14:textId="4910559C" w:rsidR="006565DC" w:rsidRDefault="00D57B07" w:rsidP="009A45C7">
      <w:pPr>
        <w:pStyle w:val="ListParagraph"/>
        <w:numPr>
          <w:ilvl w:val="0"/>
          <w:numId w:val="2"/>
        </w:numPr>
      </w:pPr>
      <w:r>
        <w:t>Do Open and documented APIs?</w:t>
      </w:r>
    </w:p>
    <w:p w14:paraId="569A3EFC" w14:textId="2D382506" w:rsidR="006565DC" w:rsidRDefault="006565DC" w:rsidP="009A45C7">
      <w:pPr>
        <w:pStyle w:val="ListParagraph"/>
        <w:numPr>
          <w:ilvl w:val="0"/>
          <w:numId w:val="2"/>
        </w:numPr>
      </w:pPr>
      <w:r>
        <w:t>Open Data Formats? Documentation?</w:t>
      </w:r>
    </w:p>
    <w:p w14:paraId="766F33CB" w14:textId="0415B67E" w:rsidR="006565DC" w:rsidRDefault="006565DC" w:rsidP="009A45C7">
      <w:pPr>
        <w:pStyle w:val="ListParagraph"/>
        <w:numPr>
          <w:ilvl w:val="0"/>
          <w:numId w:val="2"/>
        </w:numPr>
      </w:pPr>
      <w:r>
        <w:t>Access to raw performance data?</w:t>
      </w:r>
    </w:p>
    <w:p w14:paraId="2322EDC8" w14:textId="293A70E7" w:rsidR="006565DC" w:rsidRDefault="006565DC" w:rsidP="009A45C7">
      <w:pPr>
        <w:pStyle w:val="ListParagraph"/>
        <w:numPr>
          <w:ilvl w:val="0"/>
          <w:numId w:val="2"/>
        </w:numPr>
      </w:pPr>
      <w:r>
        <w:t>Examples and clear route to add new capabilities?</w:t>
      </w:r>
    </w:p>
    <w:p w14:paraId="0E08CF07" w14:textId="56D6421C" w:rsidR="006565DC" w:rsidRDefault="006565DC" w:rsidP="007F1DFD">
      <w:pPr>
        <w:pStyle w:val="ListParagraph"/>
        <w:numPr>
          <w:ilvl w:val="0"/>
          <w:numId w:val="2"/>
        </w:numPr>
      </w:pPr>
      <w:r>
        <w:t>Existing online analysis capabilities?</w:t>
      </w:r>
    </w:p>
    <w:p w14:paraId="02FAE9F5" w14:textId="17306244" w:rsidR="006565DC" w:rsidRDefault="006565DC" w:rsidP="007F1DFD">
      <w:pPr>
        <w:pStyle w:val="ListParagraph"/>
        <w:numPr>
          <w:ilvl w:val="0"/>
          <w:numId w:val="2"/>
        </w:numPr>
      </w:pPr>
      <w:r>
        <w:t>How will new code from CODAR be integrated into main distribution version?</w:t>
      </w:r>
    </w:p>
    <w:p w14:paraId="6EEE0822" w14:textId="67A40D91" w:rsidR="006565DC" w:rsidRDefault="006565DC" w:rsidP="007F1DFD">
      <w:pPr>
        <w:pStyle w:val="ListParagraph"/>
        <w:numPr>
          <w:ilvl w:val="0"/>
          <w:numId w:val="2"/>
        </w:numPr>
      </w:pPr>
      <w:r>
        <w:t>How long will it take to be available to users (if all is ok)?</w:t>
      </w:r>
    </w:p>
    <w:p w14:paraId="3CBB0008" w14:textId="5BC65FD4" w:rsidR="006565DC" w:rsidRDefault="006565DC" w:rsidP="009A45C7">
      <w:pPr>
        <w:pStyle w:val="ListParagraph"/>
        <w:numPr>
          <w:ilvl w:val="0"/>
          <w:numId w:val="2"/>
        </w:numPr>
      </w:pPr>
      <w:r>
        <w:lastRenderedPageBreak/>
        <w:t>How often are new releases published?</w:t>
      </w:r>
    </w:p>
    <w:p w14:paraId="6CFD113D" w14:textId="6421E251" w:rsidR="006565DC" w:rsidRDefault="006565DC" w:rsidP="009A45C7">
      <w:pPr>
        <w:pStyle w:val="ListParagraph"/>
        <w:numPr>
          <w:ilvl w:val="0"/>
          <w:numId w:val="2"/>
        </w:numPr>
      </w:pPr>
      <w:r>
        <w:t>How responsive are the developers to questions? How good are the answers? Is it easy to find an expert for a specific feature?</w:t>
      </w:r>
    </w:p>
    <w:p w14:paraId="438B454D" w14:textId="4FB83C1D" w:rsidR="006565DC" w:rsidRDefault="006565DC" w:rsidP="006900F7">
      <w:pPr>
        <w:pStyle w:val="ListParagraph"/>
        <w:numPr>
          <w:ilvl w:val="0"/>
          <w:numId w:val="2"/>
        </w:numPr>
      </w:pPr>
      <w:r>
        <w:t>How are the developers organized?</w:t>
      </w:r>
    </w:p>
    <w:p w14:paraId="50EE636D" w14:textId="69E6F5E8" w:rsidR="00432297" w:rsidRDefault="00432297" w:rsidP="006900F7">
      <w:pPr>
        <w:pStyle w:val="ListParagraph"/>
        <w:numPr>
          <w:ilvl w:val="0"/>
          <w:numId w:val="2"/>
        </w:numPr>
      </w:pPr>
      <w:r>
        <w:t>Is there a future roadmap that aligns with our requirements?</w:t>
      </w:r>
    </w:p>
    <w:p w14:paraId="64693F3C" w14:textId="77777777" w:rsidR="006565DC" w:rsidRPr="006565DC" w:rsidRDefault="006565DC" w:rsidP="00142406">
      <w:pPr>
        <w:pStyle w:val="Heading3"/>
      </w:pPr>
      <w:r w:rsidRPr="006565DC">
        <w:t>Risk Assessment</w:t>
      </w:r>
    </w:p>
    <w:p w14:paraId="34ABDD8E" w14:textId="5C74A929" w:rsidR="00432297" w:rsidRDefault="00432297" w:rsidP="006900F7">
      <w:pPr>
        <w:pStyle w:val="ListParagraph"/>
        <w:numPr>
          <w:ilvl w:val="0"/>
          <w:numId w:val="3"/>
        </w:numPr>
      </w:pPr>
      <w:r>
        <w:t>What features are available today / how many are future plans or under development?</w:t>
      </w:r>
    </w:p>
    <w:p w14:paraId="405F549F" w14:textId="028A689C" w:rsidR="006565DC" w:rsidRDefault="006565DC" w:rsidP="006565DC">
      <w:pPr>
        <w:pStyle w:val="ListParagraph"/>
        <w:numPr>
          <w:ilvl w:val="0"/>
          <w:numId w:val="3"/>
        </w:numPr>
      </w:pPr>
      <w:r>
        <w:t>How long has the tool been available?</w:t>
      </w:r>
    </w:p>
    <w:p w14:paraId="243E2EE8" w14:textId="15438A62" w:rsidR="00432297" w:rsidRDefault="00432297" w:rsidP="006565DC">
      <w:pPr>
        <w:pStyle w:val="ListParagraph"/>
        <w:numPr>
          <w:ilvl w:val="0"/>
          <w:numId w:val="3"/>
        </w:numPr>
      </w:pPr>
      <w:r>
        <w:t>Do we have reliability figures for the tools?</w:t>
      </w:r>
    </w:p>
    <w:p w14:paraId="009A3747" w14:textId="23BC73BC" w:rsidR="006565DC" w:rsidRDefault="006565DC" w:rsidP="006900F7">
      <w:pPr>
        <w:pStyle w:val="ListParagraph"/>
        <w:numPr>
          <w:ilvl w:val="0"/>
          <w:numId w:val="3"/>
        </w:numPr>
      </w:pPr>
      <w:r>
        <w:t xml:space="preserve">How large is the developer team, how committed are they to collaborate with us, how solid is there funding </w:t>
      </w:r>
      <w:proofErr w:type="spellStart"/>
      <w:proofErr w:type="gramStart"/>
      <w:r>
        <w:t>base?</w:t>
      </w:r>
      <w:r w:rsidR="009C3533">
        <w:t>TH</w:t>
      </w:r>
      <w:proofErr w:type="spellEnd"/>
      <w:proofErr w:type="gramEnd"/>
    </w:p>
    <w:p w14:paraId="37474CBA" w14:textId="2BF46BAF" w:rsidR="006565DC" w:rsidRDefault="006565DC" w:rsidP="00613AC6">
      <w:pPr>
        <w:pStyle w:val="ListParagraph"/>
        <w:numPr>
          <w:ilvl w:val="0"/>
          <w:numId w:val="3"/>
        </w:numPr>
      </w:pPr>
      <w:r>
        <w:t>Is there an alternative if things slip?</w:t>
      </w:r>
    </w:p>
    <w:p w14:paraId="45573C4F" w14:textId="0FA8C273" w:rsidR="006565DC" w:rsidRDefault="006565DC" w:rsidP="00613AC6">
      <w:pPr>
        <w:pStyle w:val="ListParagraph"/>
        <w:numPr>
          <w:ilvl w:val="0"/>
          <w:numId w:val="3"/>
        </w:numPr>
      </w:pPr>
      <w:r>
        <w:t>How much are we tied in to one product?</w:t>
      </w:r>
      <w:r w:rsidR="00432297">
        <w:t xml:space="preserve"> Is there a single point of failure?</w:t>
      </w:r>
    </w:p>
    <w:p w14:paraId="3E85AC55" w14:textId="58C2245F" w:rsidR="008E4282" w:rsidRPr="00142406" w:rsidRDefault="008E4282" w:rsidP="008E4282">
      <w:pPr>
        <w:pStyle w:val="Heading2"/>
      </w:pPr>
      <w:r w:rsidRPr="00142406">
        <w:t xml:space="preserve">Evaluation </w:t>
      </w:r>
    </w:p>
    <w:p w14:paraId="2927DB30" w14:textId="3FAEF62D" w:rsidR="006F2AB4" w:rsidRDefault="006F2AB4" w:rsidP="006565DC">
      <w:r>
        <w:t xml:space="preserve">TAU and Score-P present similar features.  </w:t>
      </w:r>
      <w:r w:rsidR="00275706" w:rsidRPr="00275706">
        <w:t>Both Score</w:t>
      </w:r>
      <w:r w:rsidR="00C41EF6">
        <w:t>-</w:t>
      </w:r>
      <w:r w:rsidR="00275706" w:rsidRPr="00275706">
        <w:t xml:space="preserve">P and TAU produce </w:t>
      </w:r>
      <w:r>
        <w:t xml:space="preserve">similar </w:t>
      </w:r>
      <w:r w:rsidR="00275706" w:rsidRPr="00275706">
        <w:t xml:space="preserve">output files in the form of </w:t>
      </w:r>
      <w:r w:rsidR="00EF7D23">
        <w:t>Event Trace files and P</w:t>
      </w:r>
      <w:r w:rsidR="00275706" w:rsidRPr="00275706">
        <w:t xml:space="preserve">rofile files </w:t>
      </w:r>
      <w:r w:rsidR="00275706">
        <w:t xml:space="preserve">that can be </w:t>
      </w:r>
      <w:r w:rsidR="00E9773C">
        <w:t>read by performance and anal</w:t>
      </w:r>
      <w:r w:rsidR="001D22EB">
        <w:t xml:space="preserve">ysis tools such as </w:t>
      </w:r>
      <w:proofErr w:type="spellStart"/>
      <w:r w:rsidR="001D22EB">
        <w:t>Jumpshot</w:t>
      </w:r>
      <w:proofErr w:type="spellEnd"/>
      <w:r w:rsidR="001D22EB">
        <w:t xml:space="preserve">, </w:t>
      </w:r>
      <w:proofErr w:type="spellStart"/>
      <w:r w:rsidR="00E9773C">
        <w:t>Paraprof</w:t>
      </w:r>
      <w:proofErr w:type="spellEnd"/>
      <w:r w:rsidR="001D22EB">
        <w:t xml:space="preserve">, </w:t>
      </w:r>
      <w:proofErr w:type="spellStart"/>
      <w:r w:rsidR="001D22EB">
        <w:t>Vampir</w:t>
      </w:r>
      <w:proofErr w:type="spellEnd"/>
      <w:r w:rsidR="001D22EB">
        <w:t xml:space="preserve"> and others</w:t>
      </w:r>
      <w:r w:rsidR="00E9773C">
        <w:t>.</w:t>
      </w:r>
      <w:r w:rsidR="00CD149D">
        <w:t xml:space="preserve"> </w:t>
      </w:r>
      <w:r w:rsidR="00517DEB">
        <w:t xml:space="preserve">  The Profile file contains a concise summary of events.  The Even Trace contains most details and can be very large.  </w:t>
      </w:r>
    </w:p>
    <w:p w14:paraId="2DA0F25C" w14:textId="2634B6F9" w:rsidR="001D22EB" w:rsidRDefault="006F2AB4" w:rsidP="006565DC">
      <w:r>
        <w:t xml:space="preserve">The differences between the tools are </w:t>
      </w:r>
      <w:r w:rsidR="00517DEB">
        <w:t>in the instrumentation methods</w:t>
      </w:r>
      <w:r>
        <w:t xml:space="preserve">, </w:t>
      </w:r>
      <w:r w:rsidR="00EF7D23">
        <w:t xml:space="preserve">the ease of use, </w:t>
      </w:r>
      <w:r w:rsidR="00517DEB">
        <w:t xml:space="preserve">and </w:t>
      </w:r>
      <w:r>
        <w:t>the ability to persist data</w:t>
      </w:r>
      <w:r w:rsidR="00CD149D">
        <w:t xml:space="preserve"> </w:t>
      </w:r>
      <w:r w:rsidR="00517DEB">
        <w:t>into a data store</w:t>
      </w:r>
      <w:r>
        <w:t>.</w:t>
      </w:r>
      <w:r w:rsidR="0008463F">
        <w:t xml:space="preserve">  In addition, Score-P supports various programming models including the ability to instrument source code run on GPUs, as tested at BNL during the June 5-9, 2017 Hackathon.  TAU’s latest release enables the instrumentation of scientific workflows as described below.</w:t>
      </w:r>
    </w:p>
    <w:p w14:paraId="1CAD6D20" w14:textId="444028CF" w:rsidR="001D22EB" w:rsidRDefault="001D22EB" w:rsidP="001D22EB">
      <w:pPr>
        <w:pStyle w:val="Heading3"/>
      </w:pPr>
      <w:r>
        <w:t>Output</w:t>
      </w:r>
    </w:p>
    <w:p w14:paraId="4AAEE8E8" w14:textId="2E5A1A54" w:rsidR="001D22EB" w:rsidRDefault="00956A2B" w:rsidP="006565DC">
      <w:r>
        <w:t>Figure</w:t>
      </w:r>
      <w:r w:rsidR="00492EA5">
        <w:t xml:space="preserve"> 1</w:t>
      </w:r>
      <w:r>
        <w:t xml:space="preserve"> </w:t>
      </w:r>
      <w:r w:rsidR="00492EA5">
        <w:t>present a trace file</w:t>
      </w:r>
      <w:r w:rsidR="001D22EB">
        <w:t xml:space="preserve"> </w:t>
      </w:r>
      <w:r w:rsidR="000956E7">
        <w:t>in text format containing available metrics.</w:t>
      </w:r>
      <w:r w:rsidR="00527C2B">
        <w:t xml:space="preserve">  </w:t>
      </w:r>
      <w:r w:rsidR="00C236E2">
        <w:t xml:space="preserve">Figure </w:t>
      </w:r>
      <w:r w:rsidR="00517DEB">
        <w:t>2</w:t>
      </w:r>
      <w:r w:rsidR="00C236E2">
        <w:t xml:space="preserve"> presents a profile file.  These metrics were</w:t>
      </w:r>
      <w:r w:rsidR="00527C2B">
        <w:t xml:space="preserve"> obtained by executing the dynamics and analysis concurrently for an </w:t>
      </w:r>
      <w:proofErr w:type="spellStart"/>
      <w:r w:rsidR="00527C2B">
        <w:t>NWChem</w:t>
      </w:r>
      <w:proofErr w:type="spellEnd"/>
      <w:r w:rsidR="00527C2B">
        <w:t xml:space="preserve"> MD calculation in an attempt to simulate a concurrent workflow situation.  The MD calculation loops until a t</w:t>
      </w:r>
      <w:r w:rsidR="00C236E2">
        <w:t>rajectory file appears.  At that</w:t>
      </w:r>
      <w:r w:rsidR="00527C2B">
        <w:t xml:space="preserve"> point the analysis </w:t>
      </w:r>
      <w:r w:rsidR="000C1F74">
        <w:t xml:space="preserve">workflow </w:t>
      </w:r>
      <w:r w:rsidR="00527C2B">
        <w:t>is started.</w:t>
      </w:r>
      <w:r w:rsidR="00517DEB">
        <w:t xml:space="preserve">  Figure 3 presents a Trace file obtained with Score-P instrumenting a small H2O calculation with </w:t>
      </w:r>
      <w:proofErr w:type="spellStart"/>
      <w:r w:rsidR="00517DEB">
        <w:t>NWChem</w:t>
      </w:r>
      <w:proofErr w:type="spellEnd"/>
      <w:r w:rsidR="00517DEB">
        <w:t>.</w:t>
      </w:r>
    </w:p>
    <w:p w14:paraId="4AD6E568" w14:textId="53900A00" w:rsidR="00E1133A" w:rsidRDefault="00E1133A" w:rsidP="00E1133A">
      <w:r>
        <w:t>In Figure 1, EV_INIT represents</w:t>
      </w:r>
      <w:r w:rsidRPr="00FD7314">
        <w:t xml:space="preserve"> an </w:t>
      </w:r>
      <w:proofErr w:type="spellStart"/>
      <w:r w:rsidRPr="00FD7314">
        <w:t>init</w:t>
      </w:r>
      <w:proofErr w:type="spellEnd"/>
      <w:r w:rsidRPr="00FD7314">
        <w:t xml:space="preserve"> record. </w:t>
      </w:r>
      <w:r>
        <w:t>One</w:t>
      </w:r>
      <w:r w:rsidRPr="00FD7314">
        <w:t xml:space="preserve"> may ignore the 3 </w:t>
      </w:r>
      <w:proofErr w:type="gramStart"/>
      <w:r w:rsidRPr="00FD7314">
        <w:t>parameter</w:t>
      </w:r>
      <w:proofErr w:type="gramEnd"/>
      <w:r w:rsidRPr="00FD7314">
        <w:t>. For the other events, 1 represents entry and -1 exit.</w:t>
      </w:r>
      <w:r w:rsidR="00151628">
        <w:t xml:space="preserve">  </w:t>
      </w:r>
      <w:r w:rsidR="00443744">
        <w:t xml:space="preserve">The size of this Trace file is 812MB, and </w:t>
      </w:r>
      <w:proofErr w:type="gramStart"/>
      <w:r w:rsidR="00443744">
        <w:t>represents  a</w:t>
      </w:r>
      <w:proofErr w:type="gramEnd"/>
      <w:r w:rsidR="00443744">
        <w:t xml:space="preserve"> classical MD run of 320 </w:t>
      </w:r>
      <w:proofErr w:type="spellStart"/>
      <w:r w:rsidR="00443744">
        <w:t>timesteps</w:t>
      </w:r>
      <w:proofErr w:type="spellEnd"/>
      <w:r w:rsidR="00443744">
        <w:t xml:space="preserve"> on 4 cores as well as the corresponding analysis of 100 </w:t>
      </w:r>
      <w:proofErr w:type="spellStart"/>
      <w:r w:rsidR="00443744">
        <w:t>timesteps</w:t>
      </w:r>
      <w:proofErr w:type="spellEnd"/>
      <w:r w:rsidR="00443744">
        <w:t xml:space="preserve"> on 1 core. In this case the trace file is represented in a text format, in binary format it is 224MB in size. From start to finish the MD run took 38.0 </w:t>
      </w:r>
      <w:proofErr w:type="gramStart"/>
      <w:r w:rsidR="00443744">
        <w:t>seconds</w:t>
      </w:r>
      <w:proofErr w:type="gramEnd"/>
      <w:r w:rsidR="00443744">
        <w:t xml:space="preserve"> wall clock time. In </w:t>
      </w:r>
      <w:proofErr w:type="gramStart"/>
      <w:r w:rsidR="00443744">
        <w:t>addition</w:t>
      </w:r>
      <w:proofErr w:type="gramEnd"/>
      <w:r w:rsidR="00443744">
        <w:t xml:space="preserve"> the program was compiled to suppress the instrumentation of all subroutines apart from the main MD and analysis routines.</w:t>
      </w:r>
      <w:r w:rsidR="00151628">
        <w:t xml:space="preserve"> </w:t>
      </w:r>
    </w:p>
    <w:p w14:paraId="4A68BB7C" w14:textId="40104B2C" w:rsidR="00A63A8D" w:rsidRDefault="003E7523" w:rsidP="006565DC">
      <w:r>
        <w:rPr>
          <w:noProof/>
        </w:rPr>
        <w:lastRenderedPageBreak/>
        <mc:AlternateContent>
          <mc:Choice Requires="wpg">
            <w:drawing>
              <wp:inline distT="0" distB="0" distL="0" distR="0" wp14:anchorId="45EC804F" wp14:editId="2F1C8CC5">
                <wp:extent cx="5962650" cy="5940425"/>
                <wp:effectExtent l="0" t="0" r="6350" b="3175"/>
                <wp:docPr id="7" name="Group 7"/>
                <wp:cNvGraphicFramePr/>
                <a:graphic xmlns:a="http://schemas.openxmlformats.org/drawingml/2006/main">
                  <a:graphicData uri="http://schemas.microsoft.com/office/word/2010/wordprocessingGroup">
                    <wpg:wgp>
                      <wpg:cNvGrpSpPr/>
                      <wpg:grpSpPr>
                        <a:xfrm>
                          <a:off x="0" y="0"/>
                          <a:ext cx="5962650" cy="5940425"/>
                          <a:chOff x="0" y="0"/>
                          <a:chExt cx="5962887" cy="5940425"/>
                        </a:xfrm>
                      </wpg:grpSpPr>
                      <wps:wsp>
                        <wps:cNvPr id="5" name="Text Box 5"/>
                        <wps:cNvSpPr txBox="1"/>
                        <wps:spPr>
                          <a:xfrm>
                            <a:off x="25637" y="5486400"/>
                            <a:ext cx="5937250" cy="45402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3A1AFBB" w14:textId="48238193" w:rsidR="009C3533" w:rsidRDefault="009C3533" w:rsidP="00956A2B">
                              <w:r>
                                <w:t xml:space="preserve">Figure 1:  </w:t>
                              </w:r>
                              <w:proofErr w:type="spellStart"/>
                              <w:r>
                                <w:t>NWChem</w:t>
                              </w:r>
                              <w:proofErr w:type="spellEnd"/>
                              <w:r>
                                <w:t xml:space="preserve"> trace file compiled with TAU shows the header and Enter and Leave timestamps for the MPI calls recorded in the run.</w:t>
                              </w:r>
                            </w:p>
                            <w:p w14:paraId="4CDF8DE5" w14:textId="77777777" w:rsidR="009C3533" w:rsidRDefault="009C3533" w:rsidP="00956A2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6" name="Picture 6"/>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0"/>
                            <a:ext cx="5943600" cy="5525770"/>
                          </a:xfrm>
                          <a:prstGeom prst="rect">
                            <a:avLst/>
                          </a:prstGeom>
                        </pic:spPr>
                      </pic:pic>
                    </wpg:wgp>
                  </a:graphicData>
                </a:graphic>
              </wp:inline>
            </w:drawing>
          </mc:Choice>
          <mc:Fallback>
            <w:pict>
              <v:group w14:anchorId="45EC804F" id="Group 7" o:spid="_x0000_s1026" style="width:469.5pt;height:467.75pt;mso-position-horizontal-relative:char;mso-position-vertical-relative:line" coordsize="5962887,5940425"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">
                <v:shapetype id="_x0000_t202" coordsize="21600,21600" o:spt="202" path="m0,0l0,21600,21600,21600,21600,0xe">
                  <v:stroke joinstyle="miter"/>
                  <v:path gradientshapeok="t" o:connecttype="rect"/>
                </v:shapetype>
                <v:shape id="Text Box 5" o:spid="_x0000_s1027" type="#_x0000_t202" style="position:absolute;left:25637;top:5486400;width:5937250;height:4540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1ejVcwQAA&#10;ANoAAAAPAAAAZHJzL2Rvd25yZXYueG1sRI9Bi8IwFITvC/6H8ARva6Lo4lajiCJ4Ulbdhb09mmdb&#10;bF5KE23990YQPA4z8w0zW7S2FDeqfeFYw6CvQBCnzhScaTgdN58TED4gGywdk4Y7eVjMOx8zTIxr&#10;+Iduh5CJCGGfoIY8hCqR0qc5WfR9VxFH7+xqiyHKOpOmxibCbSmHSn1JiwXHhRwrWuWUXg5Xq+F3&#10;d/7/G6l9trbjqnGtkmy/pda9brucggjUhnf41d4aDWN4Xok3QM4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tXo1XMEAAADaAAAADwAAAAAAAAAAAAAAAACXAgAAZHJzL2Rvd25y&#10;ZXYueG1sUEsFBgAAAAAEAAQA9QAAAIUDAAAAAA==&#10;" filled="f" stroked="f">
                  <v:textbox>
                    <w:txbxContent>
                      <w:p w14:paraId="63A1AFBB" w14:textId="48238193" w:rsidR="009C3533" w:rsidRDefault="009C3533" w:rsidP="00956A2B">
                        <w:r>
                          <w:t xml:space="preserve">Figure 1:  </w:t>
                        </w:r>
                        <w:proofErr w:type="spellStart"/>
                        <w:r>
                          <w:t>NWChem</w:t>
                        </w:r>
                        <w:proofErr w:type="spellEnd"/>
                        <w:r>
                          <w:t xml:space="preserve"> trace file compiled with TAU shows the header and Enter and Leave timestamps for the MPI calls recorded in the run.</w:t>
                        </w:r>
                      </w:p>
                      <w:p w14:paraId="4CDF8DE5" w14:textId="77777777" w:rsidR="009C3533" w:rsidRDefault="009C3533" w:rsidP="00956A2B"/>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8" type="#_x0000_t75" style="position:absolute;width:5943600;height:552577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Kn&#10;R5PFAAAA2gAAAA8AAABkcnMvZG93bnJldi54bWxEj09rwkAUxO8Fv8PyhF5K3SgqJXUVkaYVrAf/&#10;0PMz+0yC2bfp7tak374rCD0OM/MbZrboTC2u5HxlWcFwkIAgzq2uuFBwPGTPLyB8QNZYWyYFv+Rh&#10;Me89zDDVtuUdXfehEBHCPkUFZQhNKqXPSzLoB7Yhjt7ZOoMhSldI7bCNcFPLUZJMpcGK40KJDa1K&#10;yi/7H6Ng8jZ6GmenL/e9LT6zOv8wm1a+K/XY75avIAJ14T98b6+1gincrsQbIOd/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Dip0eTxQAAANoAAAAPAAAAAAAAAAAAAAAAAJwC&#10;AABkcnMvZG93bnJldi54bWxQSwUGAAAAAAQABAD3AAAAjgMAAAAA&#10;">
                  <v:imagedata r:id="rId6" o:title=""/>
                  <v:path arrowok="t"/>
                </v:shape>
                <w10:anchorlock/>
              </v:group>
            </w:pict>
          </mc:Fallback>
        </mc:AlternateContent>
      </w:r>
    </w:p>
    <w:p w14:paraId="2F5E9325" w14:textId="12267C33" w:rsidR="00AD2F68" w:rsidRDefault="003E7523" w:rsidP="006565DC">
      <w:r>
        <w:rPr>
          <w:noProof/>
        </w:rPr>
        <w:lastRenderedPageBreak/>
        <mc:AlternateContent>
          <mc:Choice Requires="wpg">
            <w:drawing>
              <wp:inline distT="0" distB="0" distL="0" distR="0" wp14:anchorId="3EC3BF8E" wp14:editId="009742DB">
                <wp:extent cx="5962650" cy="5946775"/>
                <wp:effectExtent l="0" t="0" r="6350" b="0"/>
                <wp:docPr id="10" name="Group 10"/>
                <wp:cNvGraphicFramePr/>
                <a:graphic xmlns:a="http://schemas.openxmlformats.org/drawingml/2006/main">
                  <a:graphicData uri="http://schemas.microsoft.com/office/word/2010/wordprocessingGroup">
                    <wpg:wgp>
                      <wpg:cNvGrpSpPr/>
                      <wpg:grpSpPr>
                        <a:xfrm>
                          <a:off x="0" y="0"/>
                          <a:ext cx="5962650" cy="5946775"/>
                          <a:chOff x="0" y="0"/>
                          <a:chExt cx="5962887" cy="5946805"/>
                        </a:xfrm>
                      </wpg:grpSpPr>
                      <wps:wsp>
                        <wps:cNvPr id="9" name="Text Box 9"/>
                        <wps:cNvSpPr txBox="1"/>
                        <wps:spPr>
                          <a:xfrm>
                            <a:off x="25637" y="5375305"/>
                            <a:ext cx="5937250" cy="5715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1F07DCB" w14:textId="77777777" w:rsidR="009648FE" w:rsidRDefault="009648FE" w:rsidP="009648FE">
                              <w:r>
                                <w:t xml:space="preserve">Figure 2:  Profile of </w:t>
                              </w:r>
                              <w:proofErr w:type="spellStart"/>
                              <w:r>
                                <w:t>NWChem</w:t>
                              </w:r>
                              <w:proofErr w:type="spellEnd"/>
                              <w:r>
                                <w:t xml:space="preserve"> workflow produced by TAU.  The call tree is visible under the “function” column.</w:t>
                              </w:r>
                            </w:p>
                            <w:p w14:paraId="79150C2D" w14:textId="77777777" w:rsidR="009648FE" w:rsidRDefault="009648F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8" name="Picture 8"/>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943600" cy="5407660"/>
                          </a:xfrm>
                          <a:prstGeom prst="rect">
                            <a:avLst/>
                          </a:prstGeom>
                        </pic:spPr>
                      </pic:pic>
                    </wpg:wgp>
                  </a:graphicData>
                </a:graphic>
              </wp:inline>
            </w:drawing>
          </mc:Choice>
          <mc:Fallback>
            <w:pict>
              <v:group w14:anchorId="3EC3BF8E" id="Group 10" o:spid="_x0000_s1029" style="width:469.5pt;height:468.25pt;mso-position-horizontal-relative:char;mso-position-vertical-relative:line" coordsize="5962887,5946805" o:gfxdata="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">
                <v:shape id="Text Box 9" o:spid="_x0000_s1030" type="#_x0000_t202" style="position:absolute;left:25637;top:5375305;width:5937250;height:5715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0Nz9ZwwAA&#10;ANoAAAAPAAAAZHJzL2Rvd25yZXYueG1sRI9Ba8JAFITvQv/D8grezG7FShPdhFIRPLVoq+DtkX0m&#10;odm3Ibua+O+7hUKPw8x8w6yL0bbiRr1vHGt4ShQI4tKZhisNX5/b2QsIH5ANto5Jw508FPnDZI2Z&#10;cQPv6XYIlYgQ9hlqqEPoMil9WZNFn7iOOHoX11sMUfaVND0OEW5bOVdqKS02HBdq7OitpvL7cLUa&#10;ju+X82mhPqqNfe4GNyrJNpVaTx/H1xWIQGP4D/+1d0ZDCr9X4g2Q+Q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0Nz9ZwwAAANoAAAAPAAAAAAAAAAAAAAAAAJcCAABkcnMvZG93&#10;bnJldi54bWxQSwUGAAAAAAQABAD1AAAAhwMAAAAA&#10;" filled="f" stroked="f">
                  <v:textbox>
                    <w:txbxContent>
                      <w:p w14:paraId="51F07DCB" w14:textId="77777777" w:rsidR="009648FE" w:rsidRDefault="009648FE" w:rsidP="009648FE">
                        <w:r>
                          <w:t xml:space="preserve">Figure 2:  Profile of </w:t>
                        </w:r>
                        <w:proofErr w:type="spellStart"/>
                        <w:r>
                          <w:t>NWChem</w:t>
                        </w:r>
                        <w:proofErr w:type="spellEnd"/>
                        <w:r>
                          <w:t xml:space="preserve"> workflow produced by TAU.  The call tree is visible under the “function” column.</w:t>
                        </w:r>
                      </w:p>
                      <w:p w14:paraId="79150C2D" w14:textId="77777777" w:rsidR="009648FE" w:rsidRDefault="009648FE"/>
                    </w:txbxContent>
                  </v:textbox>
                </v:shape>
                <v:shape id="Picture 8" o:spid="_x0000_s1031" type="#_x0000_t75" style="position:absolute;width:5943600;height:54076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">
                  <v:imagedata r:id="rId8" o:title=""/>
                  <v:path arrowok="t"/>
                </v:shape>
                <w10:anchorlock/>
              </v:group>
            </w:pict>
          </mc:Fallback>
        </mc:AlternateContent>
      </w:r>
    </w:p>
    <w:p w14:paraId="7FB721A0" w14:textId="553F9AC0" w:rsidR="00E8719B" w:rsidRDefault="00E8719B" w:rsidP="00E8719B">
      <w:r>
        <w:t>The numbers in bracket {1,7} in Figure 2 represent the lines in the code where this function appears</w:t>
      </w:r>
      <w:r w:rsidR="00151628">
        <w:t>.</w:t>
      </w:r>
      <w:r w:rsidR="00FA5495">
        <w:t xml:space="preserve"> More specifically it says that the NWCHEM program starts on line 1 at column 7 in </w:t>
      </w:r>
      <w:proofErr w:type="spellStart"/>
      <w:r w:rsidR="00FA5495">
        <w:t>nwchem.F</w:t>
      </w:r>
      <w:proofErr w:type="spellEnd"/>
      <w:r w:rsidR="00FA5495">
        <w:t xml:space="preserve"> (i.e. the beginning of the “program </w:t>
      </w:r>
      <w:proofErr w:type="spellStart"/>
      <w:r w:rsidR="00FA5495">
        <w:t>nwchem</w:t>
      </w:r>
      <w:proofErr w:type="spellEnd"/>
      <w:r w:rsidR="00FA5495">
        <w:t>” statement) and ends on line 397 in column 9 of the same file (i.e. the end of the “end” statement).</w:t>
      </w:r>
    </w:p>
    <w:p w14:paraId="384DC51F" w14:textId="6EFF5DD1" w:rsidR="0073504A" w:rsidRDefault="0073504A" w:rsidP="006565DC"/>
    <w:p w14:paraId="1A901473" w14:textId="44FF2342" w:rsidR="0073504A" w:rsidRDefault="0073504A" w:rsidP="006565DC"/>
    <w:p w14:paraId="246D3F9E" w14:textId="77777777" w:rsidR="0073504A" w:rsidRDefault="0073504A" w:rsidP="006565DC"/>
    <w:p w14:paraId="51B0DF35" w14:textId="5604BCE9" w:rsidR="00517DEB" w:rsidRDefault="00517DEB" w:rsidP="006565DC"/>
    <w:p w14:paraId="096FD42A" w14:textId="4EE4E02D" w:rsidR="00517DEB" w:rsidRDefault="00517DEB" w:rsidP="006565DC"/>
    <w:p w14:paraId="244A07DF" w14:textId="734646AA" w:rsidR="0073504A" w:rsidRDefault="0073504A" w:rsidP="006565DC"/>
    <w:p w14:paraId="2F5BD5D6" w14:textId="5EF8CF5A" w:rsidR="003E7523" w:rsidRDefault="003E7523" w:rsidP="006565DC">
      <w:r>
        <w:rPr>
          <w:noProof/>
        </w:rPr>
        <mc:AlternateContent>
          <mc:Choice Requires="wpg">
            <w:drawing>
              <wp:inline distT="0" distB="0" distL="0" distR="0" wp14:anchorId="792D5D8B" wp14:editId="77FE284B">
                <wp:extent cx="5943600" cy="3324860"/>
                <wp:effectExtent l="0" t="0" r="0" b="2540"/>
                <wp:docPr id="3" name="Group 3"/>
                <wp:cNvGraphicFramePr/>
                <a:graphic xmlns:a="http://schemas.openxmlformats.org/drawingml/2006/main">
                  <a:graphicData uri="http://schemas.microsoft.com/office/word/2010/wordprocessingGroup">
                    <wpg:wgp>
                      <wpg:cNvGrpSpPr/>
                      <wpg:grpSpPr>
                        <a:xfrm>
                          <a:off x="0" y="0"/>
                          <a:ext cx="5943600" cy="3324860"/>
                          <a:chOff x="0" y="0"/>
                          <a:chExt cx="5943600" cy="3325096"/>
                        </a:xfrm>
                      </wpg:grpSpPr>
                      <wps:wsp>
                        <wps:cNvPr id="2" name="Text Box 2"/>
                        <wps:cNvSpPr txBox="1"/>
                        <wps:spPr>
                          <a:xfrm>
                            <a:off x="74428" y="2977091"/>
                            <a:ext cx="4937760" cy="34800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D8FD4CD" w14:textId="41A472B0" w:rsidR="00E1133A" w:rsidRDefault="00E1133A">
                              <w:r>
                                <w:t xml:space="preserve">Figure 3:  Trace file obtained with </w:t>
                              </w:r>
                              <w:proofErr w:type="spellStart"/>
                              <w:r>
                                <w:t>ScoreP</w:t>
                              </w:r>
                              <w:proofErr w:type="spellEnd"/>
                              <w:r>
                                <w:t xml:space="preserve"> for a small </w:t>
                              </w:r>
                              <w:proofErr w:type="spellStart"/>
                              <w:r>
                                <w:t>NWChem</w:t>
                              </w:r>
                              <w:proofErr w:type="spellEnd"/>
                              <w:r>
                                <w:t xml:space="preserve"> trajectory calculatio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 name="Picture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2885440"/>
                          </a:xfrm>
                          <a:prstGeom prst="rect">
                            <a:avLst/>
                          </a:prstGeom>
                        </pic:spPr>
                      </pic:pic>
                    </wpg:wgp>
                  </a:graphicData>
                </a:graphic>
              </wp:inline>
            </w:drawing>
          </mc:Choice>
          <mc:Fallback>
            <w:pict>
              <v:group w14:anchorId="792D5D8B" id="Group 3" o:spid="_x0000_s1032" style="width:468pt;height:261.8pt;mso-position-horizontal-relative:char;mso-position-vertical-relative:line" coordsize="5943600,3325096" o:gfxdata="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">
                <v:shape id="Text Box 2" o:spid="_x0000_s1033" type="#_x0000_t202" style="position:absolute;left:74428;top:2977091;width:4937760;height:34800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vLAXxgAA&#10;ANoAAAAPAAAAZHJzL2Rvd25yZXYueG1sRI9Pa8JAFMTvhX6H5RV6KboxBZHoKkVpKVQU/xw8PrPP&#10;JDb7NuxuY+qnd4VCj8PM/IaZzDpTi5acrywrGPQTEMS51RUXCva7994IhA/IGmvLpOCXPMymjw8T&#10;zLS98IbabShEhLDPUEEZQpNJ6fOSDPq+bYijd7LOYIjSFVI7vES4qWWaJENpsOK4UGJD85Ly7+2P&#10;UXBdu6VN0+XH4Hh4rdqweDmvvlZKPT91b2MQgbrwH/5rf2oFKdyvxBsgpzc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BMvLAXxgAAANoAAAAPAAAAAAAAAAAAAAAAAJcCAABkcnMv&#10;ZG93bnJldi54bWxQSwUGAAAAAAQABAD1AAAAigMAAAAA&#10;" filled="f" stroked="f">
                  <v:textbox>
                    <w:txbxContent>
                      <w:p w14:paraId="6D8FD4CD" w14:textId="41A472B0" w:rsidR="00E1133A" w:rsidRDefault="00E1133A">
                        <w:r>
                          <w:t xml:space="preserve">Figure 3:  Trace file obtained with </w:t>
                        </w:r>
                        <w:proofErr w:type="spellStart"/>
                        <w:r>
                          <w:t>ScoreP</w:t>
                        </w:r>
                        <w:proofErr w:type="spellEnd"/>
                        <w:r>
                          <w:t xml:space="preserve"> for a small </w:t>
                        </w:r>
                        <w:proofErr w:type="spellStart"/>
                        <w:r>
                          <w:t>NWChem</w:t>
                        </w:r>
                        <w:proofErr w:type="spellEnd"/>
                        <w:r>
                          <w:t xml:space="preserve"> trajectory calculation</w:t>
                        </w:r>
                      </w:p>
                    </w:txbxContent>
                  </v:textbox>
                </v:shape>
                <v:shape id="Picture 1" o:spid="_x0000_s1034" type="#_x0000_t75" style="position:absolute;width:5943600;height:28854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By&#10;ht/BAAAA2gAAAA8AAABkcnMvZG93bnJldi54bWxET0trAjEQvgv9D2EKXoqb7YMiq1GKWPBUqNaD&#10;t2Ez7kY3kzWJu9t/3wgFT8PH95z5crCN6MgH41jBc5aDIC6dNlwp+Nl9TqYgQkTW2DgmBb8UYLl4&#10;GM2x0K7nb+q2sRIphEOBCuoY20LKUNZkMWSuJU7c0XmLMUFfSe2xT+G2kS95/i4tGk4NNba0qqk8&#10;b69WwevXJT9483aqaN899fFi2rVbKTV+HD5mICIN8S7+d290mg+3V25XLv4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JByht/BAAAA2gAAAA8AAAAAAAAAAAAAAAAAnAIAAGRy&#10;cy9kb3ducmV2LnhtbFBLBQYAAAAABAAEAPcAAACKAwAAAAA=&#10;">
                  <v:imagedata r:id="rId10" o:title=""/>
                  <v:path arrowok="t"/>
                </v:shape>
                <w10:anchorlock/>
              </v:group>
            </w:pict>
          </mc:Fallback>
        </mc:AlternateContent>
      </w:r>
    </w:p>
    <w:p w14:paraId="2DACB5C1" w14:textId="44CB5B13" w:rsidR="00275706" w:rsidRDefault="00BB2D3D" w:rsidP="006565DC">
      <w:r>
        <w:t xml:space="preserve">Profile </w:t>
      </w:r>
      <w:r w:rsidR="00EF7D23">
        <w:t xml:space="preserve">and Event Trace </w:t>
      </w:r>
      <w:r w:rsidR="00E9773C">
        <w:t>can be converted to text format using the command:</w:t>
      </w:r>
    </w:p>
    <w:p w14:paraId="3DD65B6C" w14:textId="17A92F3F" w:rsidR="00E9773C" w:rsidRDefault="00B7395E" w:rsidP="006565DC">
      <w:r w:rsidRPr="000C14C7">
        <w:rPr>
          <w:rFonts w:ascii="Menlo" w:hAnsi="Menlo" w:cs="Menlo"/>
          <w:color w:val="000000"/>
          <w:sz w:val="17"/>
          <w:szCs w:val="17"/>
        </w:rPr>
        <w:t>&gt;</w:t>
      </w:r>
      <w:proofErr w:type="spellStart"/>
      <w:r w:rsidR="00EA460F" w:rsidRPr="000C14C7">
        <w:rPr>
          <w:rFonts w:ascii="Menlo" w:hAnsi="Menlo" w:cs="Menlo"/>
          <w:color w:val="000000"/>
          <w:sz w:val="17"/>
          <w:szCs w:val="17"/>
        </w:rPr>
        <w:t>paraprof</w:t>
      </w:r>
      <w:proofErr w:type="spellEnd"/>
      <w:r w:rsidR="00EA460F" w:rsidRPr="000C14C7">
        <w:rPr>
          <w:rFonts w:ascii="Menlo" w:hAnsi="Menlo" w:cs="Menlo"/>
          <w:color w:val="000000"/>
          <w:sz w:val="17"/>
          <w:szCs w:val="17"/>
        </w:rPr>
        <w:t xml:space="preserve"> --</w:t>
      </w:r>
      <w:proofErr w:type="spellStart"/>
      <w:r w:rsidRPr="000C14C7">
        <w:rPr>
          <w:rFonts w:ascii="Menlo" w:hAnsi="Menlo" w:cs="Menlo"/>
          <w:color w:val="000000"/>
          <w:sz w:val="17"/>
          <w:szCs w:val="17"/>
        </w:rPr>
        <w:t>oss</w:t>
      </w:r>
      <w:proofErr w:type="spellEnd"/>
      <w:r w:rsidRPr="000C14C7">
        <w:rPr>
          <w:rFonts w:ascii="Menlo" w:hAnsi="Menlo" w:cs="Menlo"/>
          <w:color w:val="000000"/>
          <w:sz w:val="17"/>
          <w:szCs w:val="17"/>
        </w:rPr>
        <w:t xml:space="preserve"> </w:t>
      </w:r>
      <w:proofErr w:type="spellStart"/>
      <w:proofErr w:type="gramStart"/>
      <w:r w:rsidRPr="000C14C7">
        <w:rPr>
          <w:rFonts w:ascii="Menlo" w:hAnsi="Menlo" w:cs="Menlo"/>
          <w:color w:val="000000"/>
          <w:sz w:val="17"/>
          <w:szCs w:val="17"/>
        </w:rPr>
        <w:t>profile.cubex</w:t>
      </w:r>
      <w:proofErr w:type="spellEnd"/>
      <w:proofErr w:type="gramEnd"/>
      <w:r w:rsidR="00E9773C">
        <w:t xml:space="preserve"> </w:t>
      </w:r>
    </w:p>
    <w:p w14:paraId="508635B7" w14:textId="7EC6A106" w:rsidR="00EA460F" w:rsidRDefault="00EA460F" w:rsidP="006565DC">
      <w:r w:rsidRPr="000C14C7">
        <w:rPr>
          <w:rFonts w:ascii="Menlo" w:hAnsi="Menlo" w:cs="Menlo"/>
          <w:color w:val="000000"/>
          <w:sz w:val="17"/>
          <w:szCs w:val="17"/>
        </w:rPr>
        <w:t>&gt;</w:t>
      </w:r>
      <w:r w:rsidR="00394366" w:rsidRPr="000C14C7">
        <w:rPr>
          <w:rFonts w:ascii="Menlo" w:hAnsi="Menlo" w:cs="Menlo"/>
          <w:color w:val="000000"/>
          <w:sz w:val="17"/>
          <w:szCs w:val="17"/>
        </w:rPr>
        <w:t>otf2-print</w:t>
      </w:r>
      <w:r w:rsidR="00E668C2" w:rsidRPr="000C14C7">
        <w:rPr>
          <w:rFonts w:ascii="Menlo" w:hAnsi="Menlo" w:cs="Menlo"/>
          <w:color w:val="000000"/>
          <w:sz w:val="17"/>
          <w:szCs w:val="17"/>
        </w:rPr>
        <w:t xml:space="preserve"> trace</w:t>
      </w:r>
      <w:r w:rsidR="00D848A1" w:rsidRPr="000C14C7">
        <w:rPr>
          <w:rFonts w:ascii="Menlo" w:hAnsi="Menlo" w:cs="Menlo"/>
          <w:color w:val="000000"/>
          <w:sz w:val="17"/>
          <w:szCs w:val="17"/>
        </w:rPr>
        <w:t>s</w:t>
      </w:r>
      <w:r w:rsidR="00E668C2" w:rsidRPr="000C14C7">
        <w:rPr>
          <w:rFonts w:ascii="Menlo" w:hAnsi="Menlo" w:cs="Menlo"/>
          <w:color w:val="000000"/>
          <w:sz w:val="17"/>
          <w:szCs w:val="17"/>
        </w:rPr>
        <w:t>.otf2</w:t>
      </w:r>
      <w:r>
        <w:t xml:space="preserve"> </w:t>
      </w:r>
    </w:p>
    <w:p w14:paraId="1EC801C0" w14:textId="105B44AC" w:rsidR="00020E77" w:rsidRDefault="00020E77" w:rsidP="006565DC">
      <w:r>
        <w:t xml:space="preserve">Both Score-P and TAU record execution time spent per code regions and where in a call tree time is actually spent.  This is an advantage over traditional performance profiling tools such as </w:t>
      </w:r>
      <w:proofErr w:type="spellStart"/>
      <w:r>
        <w:t>gprof</w:t>
      </w:r>
      <w:proofErr w:type="spellEnd"/>
      <w:r>
        <w:t xml:space="preserve"> that records the total time spent in a given call, the number of su</w:t>
      </w:r>
      <w:r w:rsidR="00D848A1">
        <w:t>ch calls and outputs an average, thus potentially missing important performance variation per code region.</w:t>
      </w:r>
    </w:p>
    <w:p w14:paraId="0C339FF3" w14:textId="450834DB" w:rsidR="00EF7D23" w:rsidRDefault="00EF7D23" w:rsidP="006565DC">
      <w:r>
        <w:t>Both Score-P and TAU record execution time spent in code regions recorded in ENTER/LEAVE counters.  The</w:t>
      </w:r>
      <w:r w:rsidRPr="00EF7D23">
        <w:t xml:space="preserve"> </w:t>
      </w:r>
      <w:r>
        <w:t>call tree is recorded in Profile.</w:t>
      </w:r>
    </w:p>
    <w:p w14:paraId="460EE2EE" w14:textId="4424942F" w:rsidR="002165FF" w:rsidRPr="00AB4852" w:rsidRDefault="002165FF" w:rsidP="00AB4852">
      <w:pPr>
        <w:pStyle w:val="Heading3"/>
      </w:pPr>
      <w:r w:rsidRPr="00AB4852">
        <w:t>Instrumentation</w:t>
      </w:r>
    </w:p>
    <w:p w14:paraId="56857BA2" w14:textId="5ED93693" w:rsidR="00BB2D3D" w:rsidRDefault="00BB2D3D" w:rsidP="006565DC">
      <w:r>
        <w:t>Score</w:t>
      </w:r>
      <w:r w:rsidR="00C41EF6">
        <w:t>-</w:t>
      </w:r>
      <w:r>
        <w:t>P and TAU differ in their methods for in</w:t>
      </w:r>
      <w:r w:rsidR="00EF7D23">
        <w:t xml:space="preserve">strumenting scientific code and collecting </w:t>
      </w:r>
      <w:r>
        <w:t>data.</w:t>
      </w:r>
    </w:p>
    <w:p w14:paraId="3968BBFC" w14:textId="78BA50E1" w:rsidR="00073AA6" w:rsidRDefault="00073AA6" w:rsidP="00073AA6">
      <w:pPr>
        <w:pStyle w:val="ListParagraph"/>
        <w:numPr>
          <w:ilvl w:val="0"/>
          <w:numId w:val="5"/>
        </w:numPr>
      </w:pPr>
      <w:r>
        <w:t>Score</w:t>
      </w:r>
      <w:r w:rsidR="00302A28">
        <w:t>-</w:t>
      </w:r>
      <w:r>
        <w:t>P</w:t>
      </w:r>
      <w:r w:rsidR="00DD4CE1">
        <w:t xml:space="preserve"> 3.1</w:t>
      </w:r>
    </w:p>
    <w:p w14:paraId="72A94353" w14:textId="2F524EEA" w:rsidR="00DD4CE1" w:rsidRDefault="00DD4CE1" w:rsidP="00DD4CE1">
      <w:r>
        <w:t xml:space="preserve">Available from:  </w:t>
      </w:r>
      <w:hyperlink r:id="rId11" w:history="1">
        <w:r w:rsidRPr="00C83A39">
          <w:rPr>
            <w:rStyle w:val="Hyperlink"/>
          </w:rPr>
          <w:t>http://score-p.org</w:t>
        </w:r>
      </w:hyperlink>
      <w:r>
        <w:t xml:space="preserve"> and </w:t>
      </w:r>
      <w:hyperlink r:id="rId12" w:history="1">
        <w:r w:rsidRPr="00C83A39">
          <w:rPr>
            <w:rStyle w:val="Hyperlink"/>
          </w:rPr>
          <w:t>http://www.vi-hps.org/projects/score-p/</w:t>
        </w:r>
      </w:hyperlink>
    </w:p>
    <w:p w14:paraId="74E79FAB" w14:textId="5ABC9F83" w:rsidR="00E9773C" w:rsidRDefault="00EF7D23" w:rsidP="00073AA6">
      <w:r>
        <w:t xml:space="preserve">Score-P presents flexible </w:t>
      </w:r>
      <w:r w:rsidR="004E1E4F">
        <w:t>meas</w:t>
      </w:r>
      <w:r w:rsidR="00AB4852">
        <w:t xml:space="preserve">urements without re-compilation which makes it more easily usable when profiling complex scientific codes.  </w:t>
      </w:r>
      <w:r w:rsidR="00BB2D3D">
        <w:t xml:space="preserve">A scientific code compiled with </w:t>
      </w:r>
      <w:proofErr w:type="spellStart"/>
      <w:r w:rsidR="00BB2D3D">
        <w:t>ScoreP</w:t>
      </w:r>
      <w:proofErr w:type="spellEnd"/>
      <w:r w:rsidR="00BB2D3D">
        <w:t xml:space="preserve"> </w:t>
      </w:r>
      <w:r w:rsidR="00E75BF7">
        <w:t>will collect</w:t>
      </w:r>
      <w:r w:rsidR="00BB2D3D">
        <w:t xml:space="preserve"> all available metrics.  </w:t>
      </w:r>
      <w:r w:rsidR="00E75BF7">
        <w:t xml:space="preserve">As data needs to be reduced, </w:t>
      </w:r>
      <w:r w:rsidR="00BB2D3D">
        <w:t xml:space="preserve">a </w:t>
      </w:r>
      <w:proofErr w:type="spellStart"/>
      <w:r w:rsidR="00BB2D3D">
        <w:t>ScoreP</w:t>
      </w:r>
      <w:proofErr w:type="spellEnd"/>
      <w:r w:rsidR="00BB2D3D">
        <w:t xml:space="preserve"> filter is </w:t>
      </w:r>
      <w:r w:rsidR="00E75BF7">
        <w:t>add</w:t>
      </w:r>
      <w:r w:rsidR="00BB2D3D">
        <w:t xml:space="preserve">ed </w:t>
      </w:r>
      <w:r w:rsidR="00E75BF7">
        <w:t xml:space="preserve">at run time </w:t>
      </w:r>
      <w:r w:rsidR="00BB2D3D">
        <w:t xml:space="preserve">that allows a user to reduce or </w:t>
      </w:r>
      <w:r w:rsidR="00BB2D3D">
        <w:lastRenderedPageBreak/>
        <w:t>filter out metrics to be collected in trace and profile files.</w:t>
      </w:r>
      <w:r w:rsidR="00073AA6">
        <w:t xml:space="preserve">  If a different set of metrics is needed, only the </w:t>
      </w:r>
      <w:proofErr w:type="spellStart"/>
      <w:r w:rsidR="00073AA6">
        <w:t>ScoreP</w:t>
      </w:r>
      <w:proofErr w:type="spellEnd"/>
      <w:r w:rsidR="00073AA6">
        <w:t xml:space="preserve"> filter needs to be changed. </w:t>
      </w:r>
    </w:p>
    <w:p w14:paraId="1B39D976" w14:textId="45012EA4" w:rsidR="00B73074" w:rsidRDefault="00885492" w:rsidP="00073AA6">
      <w:r>
        <w:t>In</w:t>
      </w:r>
      <w:r w:rsidR="00E35209">
        <w:t xml:space="preserve"> our experience, </w:t>
      </w:r>
      <w:r w:rsidR="00E35209" w:rsidRPr="00E35209">
        <w:t xml:space="preserve">Score-P </w:t>
      </w:r>
      <w:r w:rsidR="00E35209">
        <w:t>must be</w:t>
      </w:r>
      <w:r w:rsidR="00E35209" w:rsidRPr="00E35209">
        <w:t xml:space="preserve"> compiled with the </w:t>
      </w:r>
      <w:r w:rsidR="00E35209" w:rsidRPr="00EF7D23">
        <w:rPr>
          <w:rFonts w:ascii="Menlo" w:hAnsi="Menlo" w:cs="Menlo"/>
          <w:color w:val="000000"/>
          <w:sz w:val="17"/>
          <w:szCs w:val="17"/>
        </w:rPr>
        <w:t xml:space="preserve">unwind </w:t>
      </w:r>
      <w:r w:rsidR="00E35209" w:rsidRPr="00E35209">
        <w:t xml:space="preserve">library to access the call stack information. </w:t>
      </w:r>
      <w:proofErr w:type="spellStart"/>
      <w:r w:rsidR="00EF7D23">
        <w:rPr>
          <w:rFonts w:ascii="Menlo" w:hAnsi="Menlo" w:cs="Menlo"/>
          <w:color w:val="000000"/>
          <w:sz w:val="17"/>
          <w:szCs w:val="17"/>
        </w:rPr>
        <w:t>s</w:t>
      </w:r>
      <w:r w:rsidRPr="00EF7D23">
        <w:rPr>
          <w:rFonts w:ascii="Menlo" w:hAnsi="Menlo" w:cs="Menlo"/>
          <w:color w:val="000000"/>
          <w:sz w:val="17"/>
          <w:szCs w:val="17"/>
        </w:rPr>
        <w:t>corep</w:t>
      </w:r>
      <w:proofErr w:type="spellEnd"/>
      <w:r w:rsidRPr="00EF7D23">
        <w:rPr>
          <w:rFonts w:ascii="Menlo" w:hAnsi="Menlo" w:cs="Menlo"/>
          <w:color w:val="000000"/>
          <w:sz w:val="17"/>
          <w:szCs w:val="17"/>
        </w:rPr>
        <w:t>-score</w:t>
      </w:r>
      <w:r w:rsidRPr="009C1046">
        <w:t xml:space="preserve"> does not include call tree information in the profiles it produces.</w:t>
      </w:r>
    </w:p>
    <w:p w14:paraId="34F5A8EE" w14:textId="25EE4D56" w:rsidR="00302A28" w:rsidRDefault="00302A28" w:rsidP="006565DC">
      <w:pPr>
        <w:rPr>
          <w:rFonts w:ascii="Calibri" w:hAnsi="Calibri"/>
          <w:color w:val="000000"/>
        </w:rPr>
      </w:pPr>
      <w:r>
        <w:t xml:space="preserve">Timers in Score-P - </w:t>
      </w:r>
      <w:r>
        <w:rPr>
          <w:rFonts w:ascii="Calibri" w:hAnsi="Calibri"/>
          <w:color w:val="000000"/>
        </w:rPr>
        <w:t xml:space="preserve">The timestamps reported by </w:t>
      </w:r>
      <w:proofErr w:type="spellStart"/>
      <w:r w:rsidRPr="00903851">
        <w:rPr>
          <w:rFonts w:ascii="Menlo" w:hAnsi="Menlo" w:cs="Menlo"/>
          <w:color w:val="000000"/>
          <w:sz w:val="17"/>
          <w:szCs w:val="17"/>
        </w:rPr>
        <w:t>scorep</w:t>
      </w:r>
      <w:proofErr w:type="spellEnd"/>
      <w:r w:rsidRPr="00903851">
        <w:rPr>
          <w:rFonts w:ascii="Menlo" w:hAnsi="Menlo" w:cs="Menlo"/>
          <w:color w:val="000000"/>
          <w:sz w:val="17"/>
          <w:szCs w:val="17"/>
        </w:rPr>
        <w:t>-info –A trace.otf2</w:t>
      </w:r>
      <w:r>
        <w:rPr>
          <w:rFonts w:ascii="Calibri" w:hAnsi="Calibri"/>
          <w:color w:val="000000"/>
        </w:rPr>
        <w:t xml:space="preserve"> are</w:t>
      </w:r>
      <w:r w:rsidR="003074D0">
        <w:rPr>
          <w:rFonts w:ascii="Calibri" w:hAnsi="Calibri"/>
          <w:color w:val="000000"/>
        </w:rPr>
        <w:t xml:space="preserve"> read from the</w:t>
      </w:r>
      <w:r>
        <w:rPr>
          <w:rFonts w:ascii="Calibri" w:hAnsi="Calibri"/>
          <w:color w:val="000000"/>
        </w:rPr>
        <w:t xml:space="preserve"> </w:t>
      </w:r>
      <w:r w:rsidR="003074D0">
        <w:rPr>
          <w:rFonts w:ascii="Calibri" w:hAnsi="Calibri"/>
        </w:rPr>
        <w:t>CPU Time Stamp Counter (TSC)</w:t>
      </w:r>
      <w:r w:rsidR="000466C0">
        <w:rPr>
          <w:rFonts w:ascii="Calibri" w:hAnsi="Calibri"/>
        </w:rPr>
        <w:t xml:space="preserve"> rather than calling </w:t>
      </w:r>
      <w:proofErr w:type="spellStart"/>
      <w:r w:rsidR="000466C0" w:rsidRPr="000466C0">
        <w:rPr>
          <w:rFonts w:ascii="Menlo" w:hAnsi="Menlo" w:cs="Menlo"/>
          <w:color w:val="000000"/>
          <w:sz w:val="17"/>
          <w:szCs w:val="17"/>
        </w:rPr>
        <w:t>clock_gettime</w:t>
      </w:r>
      <w:proofErr w:type="spellEnd"/>
      <w:r w:rsidRPr="00903851">
        <w:rPr>
          <w:rFonts w:ascii="Menlo" w:hAnsi="Menlo" w:cs="Menlo"/>
          <w:color w:val="000000"/>
          <w:sz w:val="17"/>
          <w:szCs w:val="17"/>
        </w:rPr>
        <w:t>.</w:t>
      </w:r>
      <w:r>
        <w:rPr>
          <w:rFonts w:ascii="Calibri" w:hAnsi="Calibri"/>
          <w:color w:val="000000"/>
        </w:rPr>
        <w:t xml:space="preserve"> </w:t>
      </w:r>
      <w:r w:rsidR="003074D0">
        <w:rPr>
          <w:rFonts w:ascii="Calibri" w:hAnsi="Calibri"/>
          <w:color w:val="000000"/>
        </w:rPr>
        <w:t xml:space="preserve"> T</w:t>
      </w:r>
      <w:r w:rsidR="00903851" w:rsidRPr="00903851">
        <w:rPr>
          <w:rFonts w:ascii="Calibri" w:hAnsi="Calibri"/>
          <w:color w:val="000000"/>
        </w:rPr>
        <w:t xml:space="preserve">he timer that Score-P uses can be changed with the environment variable </w:t>
      </w:r>
      <w:r w:rsidR="00903851" w:rsidRPr="00903851">
        <w:rPr>
          <w:rFonts w:ascii="Menlo" w:hAnsi="Menlo" w:cs="Menlo"/>
          <w:color w:val="000000"/>
          <w:sz w:val="17"/>
          <w:szCs w:val="17"/>
        </w:rPr>
        <w:t>SCOREP_TIMER</w:t>
      </w:r>
      <w:r w:rsidR="0073756C">
        <w:rPr>
          <w:rFonts w:ascii="Calibri" w:hAnsi="Calibri"/>
          <w:color w:val="000000"/>
        </w:rPr>
        <w:t>.  A small C</w:t>
      </w:r>
      <w:r w:rsidR="00DD4CE1" w:rsidRPr="00DD4CE1">
        <w:rPr>
          <w:rFonts w:ascii="Calibri" w:hAnsi="Calibri"/>
          <w:color w:val="000000"/>
        </w:rPr>
        <w:t xml:space="preserve"> code for interpreting score-P timestamps is available here.</w:t>
      </w:r>
    </w:p>
    <w:p w14:paraId="013255C8" w14:textId="77777777" w:rsidR="00444D9B" w:rsidRDefault="00026B26" w:rsidP="006565DC">
      <w:pPr>
        <w:rPr>
          <w:rFonts w:ascii="Calibri" w:hAnsi="Calibri"/>
          <w:color w:val="000000"/>
        </w:rPr>
      </w:pPr>
      <w:r w:rsidRPr="00026B26">
        <w:rPr>
          <w:rFonts w:ascii="Calibri" w:hAnsi="Calibri"/>
          <w:color w:val="000000"/>
        </w:rPr>
        <w:t>To get more detailed descriptions of the configuration variables</w:t>
      </w:r>
      <w:r>
        <w:rPr>
          <w:rFonts w:ascii="Calibri" w:hAnsi="Calibri"/>
          <w:color w:val="000000"/>
        </w:rPr>
        <w:t xml:space="preserve">, </w:t>
      </w:r>
      <w:r w:rsidR="00717836">
        <w:rPr>
          <w:rFonts w:ascii="Calibri" w:hAnsi="Calibri"/>
          <w:color w:val="000000"/>
        </w:rPr>
        <w:t xml:space="preserve">one can use </w:t>
      </w:r>
      <w:r>
        <w:rPr>
          <w:rFonts w:ascii="Calibri" w:hAnsi="Calibri"/>
          <w:color w:val="000000"/>
        </w:rPr>
        <w:t xml:space="preserve">the command </w:t>
      </w:r>
    </w:p>
    <w:p w14:paraId="6B1FF419" w14:textId="7184794D" w:rsidR="00444D9B" w:rsidRDefault="00026B26" w:rsidP="006565DC">
      <w:pPr>
        <w:rPr>
          <w:rFonts w:ascii="Calibri" w:hAnsi="Calibri"/>
          <w:color w:val="000000"/>
        </w:rPr>
      </w:pPr>
      <w:proofErr w:type="spellStart"/>
      <w:r w:rsidRPr="00026B26">
        <w:rPr>
          <w:rFonts w:ascii="Menlo" w:hAnsi="Menlo" w:cs="Menlo"/>
          <w:color w:val="000000"/>
          <w:sz w:val="17"/>
          <w:szCs w:val="17"/>
        </w:rPr>
        <w:t>scorep</w:t>
      </w:r>
      <w:proofErr w:type="spellEnd"/>
      <w:r w:rsidRPr="00026B26">
        <w:rPr>
          <w:rFonts w:ascii="Menlo" w:hAnsi="Menlo" w:cs="Menlo"/>
          <w:color w:val="000000"/>
          <w:sz w:val="17"/>
          <w:szCs w:val="17"/>
        </w:rPr>
        <w:t xml:space="preserve">-info </w:t>
      </w:r>
      <w:proofErr w:type="spellStart"/>
      <w:r w:rsidRPr="00026B26">
        <w:rPr>
          <w:rFonts w:ascii="Menlo" w:hAnsi="Menlo" w:cs="Menlo"/>
          <w:color w:val="000000"/>
          <w:sz w:val="17"/>
          <w:szCs w:val="17"/>
        </w:rPr>
        <w:t>config-vars</w:t>
      </w:r>
      <w:proofErr w:type="spellEnd"/>
      <w:r w:rsidRPr="00026B26">
        <w:rPr>
          <w:rFonts w:ascii="Menlo" w:hAnsi="Menlo" w:cs="Menlo"/>
          <w:color w:val="000000"/>
          <w:sz w:val="17"/>
          <w:szCs w:val="17"/>
        </w:rPr>
        <w:t> </w:t>
      </w:r>
      <w:r w:rsidR="00444D9B">
        <w:rPr>
          <w:rFonts w:ascii="Menlo" w:hAnsi="Menlo" w:cs="Menlo"/>
          <w:color w:val="000000"/>
          <w:sz w:val="17"/>
          <w:szCs w:val="17"/>
        </w:rPr>
        <w:t>–</w:t>
      </w:r>
      <w:r w:rsidRPr="00026B26">
        <w:rPr>
          <w:rFonts w:ascii="Menlo" w:hAnsi="Menlo" w:cs="Menlo"/>
          <w:color w:val="000000"/>
          <w:sz w:val="17"/>
          <w:szCs w:val="17"/>
        </w:rPr>
        <w:t>full</w:t>
      </w:r>
    </w:p>
    <w:p w14:paraId="5008B864" w14:textId="022E7A3C" w:rsidR="00026B26" w:rsidRDefault="00026B26" w:rsidP="006565DC">
      <w:pPr>
        <w:rPr>
          <w:rFonts w:ascii="Calibri" w:hAnsi="Calibri"/>
          <w:color w:val="000000"/>
        </w:rPr>
      </w:pPr>
      <w:r w:rsidRPr="00026B26">
        <w:rPr>
          <w:rFonts w:ascii="Calibri" w:hAnsi="Calibri"/>
          <w:color w:val="000000"/>
        </w:rPr>
        <w:t xml:space="preserve">In </w:t>
      </w:r>
      <w:proofErr w:type="gramStart"/>
      <w:r w:rsidRPr="00026B26">
        <w:rPr>
          <w:rFonts w:ascii="Calibri" w:hAnsi="Calibri"/>
          <w:color w:val="000000"/>
        </w:rPr>
        <w:t>addition</w:t>
      </w:r>
      <w:proofErr w:type="gramEnd"/>
      <w:r w:rsidRPr="00026B26">
        <w:rPr>
          <w:rFonts w:ascii="Calibri" w:hAnsi="Calibri"/>
          <w:color w:val="000000"/>
        </w:rPr>
        <w:t xml:space="preserve"> the —full option will in many case also provide the available alternatives in addition to the current settings.</w:t>
      </w:r>
    </w:p>
    <w:p w14:paraId="443C5C4F" w14:textId="62114841" w:rsidR="00517DEB" w:rsidRDefault="00913227" w:rsidP="00517DEB">
      <w:r>
        <w:rPr>
          <w:rFonts w:ascii="Calibri" w:hAnsi="Calibri"/>
          <w:color w:val="000000"/>
        </w:rPr>
        <w:t>Score-P outputs the name of the metrics it produces along with the data.</w:t>
      </w:r>
      <w:r w:rsidR="00517DEB">
        <w:rPr>
          <w:rFonts w:ascii="Calibri" w:hAnsi="Calibri"/>
          <w:color w:val="000000"/>
        </w:rPr>
        <w:t xml:space="preserve"> </w:t>
      </w:r>
      <w:r w:rsidR="00EE5D4B">
        <w:t>Score-P groups MPI calls into groups to filter out unwanted groups and</w:t>
      </w:r>
      <w:r w:rsidR="00517DEB">
        <w:t xml:space="preserve"> reduce the trace using the </w:t>
      </w:r>
      <w:proofErr w:type="spellStart"/>
      <w:r w:rsidR="00517DEB">
        <w:t>ScoreP</w:t>
      </w:r>
      <w:proofErr w:type="spellEnd"/>
      <w:r w:rsidR="00517DEB">
        <w:t xml:space="preserve"> filter.</w:t>
      </w:r>
    </w:p>
    <w:p w14:paraId="4635EB56" w14:textId="0F95CC91" w:rsidR="007726BB" w:rsidRPr="00DD4CE1" w:rsidRDefault="00B77D00" w:rsidP="006565DC">
      <w:pPr>
        <w:rPr>
          <w:rFonts w:ascii="Calibri" w:hAnsi="Calibri"/>
          <w:color w:val="000000"/>
        </w:rPr>
      </w:pPr>
      <w:r>
        <w:rPr>
          <w:rFonts w:ascii="Calibri" w:hAnsi="Calibri"/>
          <w:color w:val="000000"/>
        </w:rPr>
        <w:t xml:space="preserve">Details on compiling a </w:t>
      </w:r>
      <w:proofErr w:type="spellStart"/>
      <w:r>
        <w:rPr>
          <w:rFonts w:ascii="Calibri" w:hAnsi="Calibri"/>
          <w:color w:val="000000"/>
        </w:rPr>
        <w:t>ScoreP</w:t>
      </w:r>
      <w:proofErr w:type="spellEnd"/>
      <w:r>
        <w:rPr>
          <w:rFonts w:ascii="Calibri" w:hAnsi="Calibri"/>
          <w:color w:val="000000"/>
        </w:rPr>
        <w:t xml:space="preserve"> example are included in Appendix A.</w:t>
      </w:r>
    </w:p>
    <w:p w14:paraId="064A8953" w14:textId="77777777" w:rsidR="007726BB" w:rsidRDefault="00073AA6" w:rsidP="00073AA6">
      <w:pPr>
        <w:pStyle w:val="ListParagraph"/>
        <w:numPr>
          <w:ilvl w:val="0"/>
          <w:numId w:val="5"/>
        </w:numPr>
      </w:pPr>
      <w:r>
        <w:t>TAU</w:t>
      </w:r>
    </w:p>
    <w:p w14:paraId="49397E95" w14:textId="53376502" w:rsidR="007726BB" w:rsidRDefault="007726BB" w:rsidP="00BD78D7">
      <w:r>
        <w:t>T</w:t>
      </w:r>
      <w:r w:rsidR="00274702">
        <w:t>he current version is TAU 2</w:t>
      </w:r>
      <w:r w:rsidR="00ED323D">
        <w:t>.26.2</w:t>
      </w:r>
      <w:r>
        <w:t xml:space="preserve"> a</w:t>
      </w:r>
      <w:r w:rsidR="00BD78D7">
        <w:t>vailable from:</w:t>
      </w:r>
    </w:p>
    <w:p w14:paraId="3F0E4F60" w14:textId="46F822B7" w:rsidR="00AF624D" w:rsidRDefault="00D0585E" w:rsidP="00BD78D7">
      <w:hyperlink r:id="rId13" w:history="1">
        <w:r w:rsidR="00AF624D" w:rsidRPr="00C83A39">
          <w:rPr>
            <w:rStyle w:val="Hyperlink"/>
          </w:rPr>
          <w:t>https://www.cs.uoregon.edu/research/tau/downloads.php</w:t>
        </w:r>
      </w:hyperlink>
      <w:r w:rsidR="00AF624D">
        <w:t xml:space="preserve"> and </w:t>
      </w:r>
      <w:hyperlink r:id="rId14" w:history="1">
        <w:r w:rsidR="00AF624D" w:rsidRPr="00C83A39">
          <w:rPr>
            <w:rStyle w:val="Hyperlink"/>
          </w:rPr>
          <w:t>http://tau.uoregon.edu/tau</w:t>
        </w:r>
      </w:hyperlink>
    </w:p>
    <w:p w14:paraId="2043EFB1" w14:textId="6F7B6051" w:rsidR="00456CCC" w:rsidRDefault="00073AA6" w:rsidP="00073AA6">
      <w:r>
        <w:t xml:space="preserve">TAU offers </w:t>
      </w:r>
      <w:r w:rsidR="00737C9B">
        <w:t>several</w:t>
      </w:r>
      <w:r>
        <w:t xml:space="preserve"> methods for </w:t>
      </w:r>
      <w:r w:rsidR="00737C9B">
        <w:t>collecting performance data</w:t>
      </w:r>
      <w:r>
        <w:t xml:space="preserve">: </w:t>
      </w:r>
      <w:r w:rsidR="00737C9B">
        <w:t>dynamic instrumentation</w:t>
      </w:r>
      <w:r w:rsidR="00900666">
        <w:t xml:space="preserve"> (sampling)</w:t>
      </w:r>
      <w:r>
        <w:t xml:space="preserve">, </w:t>
      </w:r>
      <w:r w:rsidR="008C1AFA">
        <w:t xml:space="preserve">compiler-based instrumentation, and </w:t>
      </w:r>
      <w:r>
        <w:t>source code instrumentation.</w:t>
      </w:r>
      <w:r w:rsidR="00456CCC">
        <w:t xml:space="preserve">  Documentation updat</w:t>
      </w:r>
      <w:r w:rsidR="00EA33A5">
        <w:t xml:space="preserve">ed March 2017 is available here and shows details about the options ordered by complexity and richness of output.  </w:t>
      </w:r>
      <w:hyperlink r:id="rId15" w:history="1">
        <w:r w:rsidR="00456CCC" w:rsidRPr="00C83A39">
          <w:rPr>
            <w:rStyle w:val="Hyperlink"/>
          </w:rPr>
          <w:t>https://www.cs.uoregon.edu/research/tau/docs/newguide/bk01ch01.html</w:t>
        </w:r>
      </w:hyperlink>
    </w:p>
    <w:p w14:paraId="17012D1E" w14:textId="6D1D411E" w:rsidR="00737C9B" w:rsidRDefault="00737C9B" w:rsidP="00073AA6">
      <w:r>
        <w:t>Dynamic instrumentation is achieved through library pre-loading</w:t>
      </w:r>
      <w:r w:rsidR="00EA33A5">
        <w:t xml:space="preserve"> with </w:t>
      </w:r>
      <w:proofErr w:type="spellStart"/>
      <w:r w:rsidR="00EA33A5" w:rsidRPr="006144DE">
        <w:rPr>
          <w:rFonts w:ascii="Menlo" w:hAnsi="Menlo" w:cs="Menlo"/>
          <w:color w:val="000000"/>
          <w:sz w:val="17"/>
          <w:szCs w:val="17"/>
        </w:rPr>
        <w:t>tau_</w:t>
      </w:r>
      <w:r w:rsidR="00A92F4C" w:rsidRPr="006144DE">
        <w:rPr>
          <w:rFonts w:ascii="Menlo" w:hAnsi="Menlo" w:cs="Menlo"/>
          <w:color w:val="000000"/>
          <w:sz w:val="17"/>
          <w:szCs w:val="17"/>
        </w:rPr>
        <w:t>exec</w:t>
      </w:r>
      <w:proofErr w:type="spellEnd"/>
      <w:r w:rsidR="00EA33A5">
        <w:t>.  MPI calls are profiled by default while other options (</w:t>
      </w:r>
      <w:r w:rsidR="00EA33A5" w:rsidRPr="00EA33A5">
        <w:t xml:space="preserve">tracking MPI, </w:t>
      </w:r>
      <w:proofErr w:type="spellStart"/>
      <w:r w:rsidR="00EA33A5" w:rsidRPr="00EA33A5">
        <w:t>io</w:t>
      </w:r>
      <w:proofErr w:type="spellEnd"/>
      <w:r w:rsidR="00EA33A5" w:rsidRPr="00EA33A5">
        <w:t xml:space="preserve">, memory, </w:t>
      </w:r>
      <w:proofErr w:type="spellStart"/>
      <w:r w:rsidR="00EA33A5" w:rsidRPr="00EA33A5">
        <w:t>cuda</w:t>
      </w:r>
      <w:proofErr w:type="spellEnd"/>
      <w:r w:rsidR="00EA33A5" w:rsidRPr="00EA33A5">
        <w:t xml:space="preserve">, </w:t>
      </w:r>
      <w:proofErr w:type="spellStart"/>
      <w:r w:rsidR="00EA33A5" w:rsidRPr="00EA33A5">
        <w:t>opencl</w:t>
      </w:r>
      <w:proofErr w:type="spellEnd"/>
      <w:r w:rsidR="00EA33A5" w:rsidRPr="00EA33A5">
        <w:t xml:space="preserve"> library calls</w:t>
      </w:r>
      <w:r w:rsidR="00EA33A5">
        <w:t>)</w:t>
      </w:r>
      <w:r w:rsidR="00EA33A5" w:rsidRPr="00EA33A5">
        <w:t xml:space="preserve"> </w:t>
      </w:r>
      <w:r w:rsidR="00EA33A5">
        <w:t xml:space="preserve">need to be specified on the </w:t>
      </w:r>
      <w:proofErr w:type="spellStart"/>
      <w:r w:rsidR="00EA33A5" w:rsidRPr="006144DE">
        <w:rPr>
          <w:rFonts w:ascii="Menlo" w:hAnsi="Menlo" w:cs="Menlo"/>
          <w:color w:val="000000"/>
          <w:sz w:val="17"/>
          <w:szCs w:val="17"/>
        </w:rPr>
        <w:t>tau_exec</w:t>
      </w:r>
      <w:proofErr w:type="spellEnd"/>
      <w:r w:rsidR="00EA33A5">
        <w:t xml:space="preserve"> command line.</w:t>
      </w:r>
    </w:p>
    <w:p w14:paraId="050DE472" w14:textId="70500C9A" w:rsidR="00900666" w:rsidRDefault="00900666" w:rsidP="00073AA6">
      <w:r>
        <w:t xml:space="preserve">The time-based sampling of processes achieved through dynamic instrumentation is useful as a preliminary step to determine the amount of time spent in a code area.  It does not contain instrumentation and the output data may </w:t>
      </w:r>
      <w:r w:rsidR="008E4C92">
        <w:t xml:space="preserve">not </w:t>
      </w:r>
      <w:r>
        <w:t xml:space="preserve">be </w:t>
      </w:r>
      <w:r w:rsidR="008E4C92">
        <w:t>useful</w:t>
      </w:r>
      <w:r>
        <w:t xml:space="preserve"> as sampling may survey calls</w:t>
      </w:r>
      <w:r w:rsidR="00DC0017">
        <w:t xml:space="preserve"> uninteresting for performance and </w:t>
      </w:r>
      <w:r w:rsidR="008E4C92">
        <w:t xml:space="preserve">will </w:t>
      </w:r>
      <w:r w:rsidR="00DC0017">
        <w:t>not show outliers.</w:t>
      </w:r>
    </w:p>
    <w:p w14:paraId="5599A418" w14:textId="3E3D7999" w:rsidR="00A101DC" w:rsidRDefault="00EA33A5" w:rsidP="00073AA6">
      <w:r>
        <w:t xml:space="preserve">The compiler-based </w:t>
      </w:r>
      <w:r w:rsidR="00A101DC">
        <w:t xml:space="preserve">and </w:t>
      </w:r>
      <w:r w:rsidR="00073AA6">
        <w:t xml:space="preserve">source code instrumentation </w:t>
      </w:r>
      <w:r w:rsidR="00A101DC">
        <w:t xml:space="preserve">options are described here: </w:t>
      </w:r>
      <w:hyperlink r:id="rId16" w:history="1">
        <w:r w:rsidR="00A101DC" w:rsidRPr="00C83A39">
          <w:rPr>
            <w:rStyle w:val="Hyperlink"/>
          </w:rPr>
          <w:t>https://www.cs.uoregon.edu/research/tau/docs/newguide/bk01ch01s02.html</w:t>
        </w:r>
      </w:hyperlink>
    </w:p>
    <w:p w14:paraId="2DA4A3E7" w14:textId="5239A595" w:rsidR="00DC0017" w:rsidRDefault="00DC0017" w:rsidP="00073AA6">
      <w:r>
        <w:lastRenderedPageBreak/>
        <w:t xml:space="preserve">Any change in desired metrics such as profiling output metrics, code regions, or other options requires re-compiling the entire application with TAU.  For this </w:t>
      </w:r>
      <w:proofErr w:type="gramStart"/>
      <w:r>
        <w:t>reason</w:t>
      </w:r>
      <w:proofErr w:type="gramEnd"/>
      <w:r>
        <w:t xml:space="preserve"> we </w:t>
      </w:r>
      <w:r w:rsidR="0064326B">
        <w:t xml:space="preserve">used source instrumentation when compiling with </w:t>
      </w:r>
      <w:proofErr w:type="spellStart"/>
      <w:r w:rsidR="0064326B">
        <w:t>NWChem</w:t>
      </w:r>
      <w:proofErr w:type="spellEnd"/>
      <w:r w:rsidR="0064326B">
        <w:t xml:space="preserve">.  In addition, </w:t>
      </w:r>
      <w:r w:rsidR="008E4C92">
        <w:t xml:space="preserve">our experience with </w:t>
      </w:r>
      <w:r w:rsidR="002D5AE1">
        <w:t>L</w:t>
      </w:r>
      <w:r w:rsidR="008E4C92">
        <w:t xml:space="preserve">QCD application </w:t>
      </w:r>
      <w:r w:rsidR="000C28FA">
        <w:t xml:space="preserve">shows that TAU itself </w:t>
      </w:r>
      <w:r w:rsidR="0064326B">
        <w:t>need</w:t>
      </w:r>
      <w:r w:rsidR="000C28FA">
        <w:t>s</w:t>
      </w:r>
      <w:r w:rsidR="0064326B">
        <w:t xml:space="preserve"> to be compiled with the same compiler </w:t>
      </w:r>
      <w:r w:rsidR="000C28FA">
        <w:t xml:space="preserve">version and </w:t>
      </w:r>
      <w:r w:rsidR="0064326B">
        <w:t>options as the application it profiles in order to extract the desired metrics.</w:t>
      </w:r>
      <w:r w:rsidR="000C28FA">
        <w:t xml:space="preserve">  This precludes installing a shared version on systems and adds a burden on the scientific user to recompile the appropriate version in their home area.</w:t>
      </w:r>
    </w:p>
    <w:p w14:paraId="2755C551" w14:textId="73D7743F" w:rsidR="00A101DC" w:rsidRDefault="000C14C7" w:rsidP="00073AA6">
      <w:r>
        <w:t>The</w:t>
      </w:r>
      <w:r w:rsidR="001444D7">
        <w:t xml:space="preserve"> compiler-based and source instrumentation</w:t>
      </w:r>
      <w:r>
        <w:t xml:space="preserve"> options provide more details about the application being profiled but they are also more complex and more verbose. </w:t>
      </w:r>
      <w:r w:rsidR="00DC0017">
        <w:t xml:space="preserve"> </w:t>
      </w:r>
      <w:r w:rsidR="001453AD">
        <w:t xml:space="preserve">In addition, source code instrumentation requires loading the TAU PDT </w:t>
      </w:r>
      <w:r w:rsidR="00097FF6">
        <w:t>(Program Database Toolkit)</w:t>
      </w:r>
      <w:r w:rsidR="00397DD3">
        <w:t>, a tool infrastructure for providing access to the high-level interface of source code</w:t>
      </w:r>
      <w:r w:rsidR="00097FF6">
        <w:t xml:space="preserve">.  </w:t>
      </w:r>
      <w:r w:rsidR="00397DD3">
        <w:t>PDT v.3.24 was released March 2017.</w:t>
      </w:r>
      <w:r w:rsidR="00BD78D7">
        <w:t xml:space="preserve">  </w:t>
      </w:r>
      <w:r w:rsidR="00B77D00">
        <w:t>Appendix B</w:t>
      </w:r>
      <w:r w:rsidR="00407D09">
        <w:t xml:space="preserve"> gives det</w:t>
      </w:r>
      <w:r w:rsidR="00D24841">
        <w:t xml:space="preserve">ails on how TAU was compiled with </w:t>
      </w:r>
      <w:proofErr w:type="spellStart"/>
      <w:r w:rsidR="00D24841">
        <w:t>NWChem</w:t>
      </w:r>
      <w:proofErr w:type="spellEnd"/>
      <w:r w:rsidR="00D24841">
        <w:t>.</w:t>
      </w:r>
    </w:p>
    <w:p w14:paraId="2054884C" w14:textId="7DEB7819" w:rsidR="00BD78D7" w:rsidRPr="007726BB" w:rsidRDefault="00913227" w:rsidP="007726BB">
      <w:r w:rsidRPr="007726BB">
        <w:t>A</w:t>
      </w:r>
      <w:r w:rsidR="00BD78D7" w:rsidRPr="007726BB">
        <w:t xml:space="preserve"> </w:t>
      </w:r>
      <w:r w:rsidR="00DC0017">
        <w:t>-</w:t>
      </w:r>
      <w:r w:rsidRPr="00DC0017">
        <w:rPr>
          <w:rFonts w:ascii="Menlo" w:hAnsi="Menlo" w:cs="Menlo"/>
          <w:color w:val="000000"/>
          <w:sz w:val="17"/>
          <w:szCs w:val="17"/>
        </w:rPr>
        <w:t xml:space="preserve">g </w:t>
      </w:r>
      <w:r w:rsidR="00BD78D7" w:rsidRPr="007726BB">
        <w:t>compiler</w:t>
      </w:r>
      <w:r w:rsidRPr="007726BB">
        <w:t xml:space="preserve"> flag is needed to output the names of the metrics along of the data (instead of addresses).  If TAU does not recognize a compiler variable, it will </w:t>
      </w:r>
      <w:r w:rsidR="00BD78D7" w:rsidRPr="007726BB">
        <w:t>wait for user input unless the config</w:t>
      </w:r>
      <w:r w:rsidRPr="007726BB">
        <w:t>uration specifies</w:t>
      </w:r>
      <w:r w:rsidR="00BD78D7" w:rsidRPr="007726BB">
        <w:t xml:space="preserve"> that it will not be given</w:t>
      </w:r>
      <w:r w:rsidRPr="007726BB">
        <w:t>.</w:t>
      </w:r>
    </w:p>
    <w:p w14:paraId="209AE10F" w14:textId="4ECD277D" w:rsidR="006A0936" w:rsidRDefault="00B67AEE" w:rsidP="00073AA6">
      <w:r>
        <w:t>Many</w:t>
      </w:r>
      <w:r w:rsidR="00DC0017">
        <w:t xml:space="preserve"> of TAU’s boasted features are not documented and personal emails to the TAU </w:t>
      </w:r>
      <w:r>
        <w:t>developers</w:t>
      </w:r>
      <w:r w:rsidR="00DC0017">
        <w:t xml:space="preserve"> are required to understand what is actually measured.</w:t>
      </w:r>
    </w:p>
    <w:p w14:paraId="4D7FFA31" w14:textId="41947A20" w:rsidR="006A27F0" w:rsidRDefault="006A27F0" w:rsidP="00073AA6">
      <w:r w:rsidRPr="004C358F">
        <w:rPr>
          <w:u w:val="single"/>
        </w:rPr>
        <w:t>Support for work</w:t>
      </w:r>
      <w:r w:rsidR="00FB57B9" w:rsidRPr="004C358F">
        <w:rPr>
          <w:u w:val="single"/>
        </w:rPr>
        <w:t>flows</w:t>
      </w:r>
      <w:r w:rsidR="004C358F" w:rsidRPr="004C358F">
        <w:rPr>
          <w:u w:val="single"/>
        </w:rPr>
        <w:t xml:space="preserve"> in TAU</w:t>
      </w:r>
      <w:r w:rsidR="00FB57B9">
        <w:t xml:space="preserve">:  </w:t>
      </w:r>
      <w:r w:rsidR="00FB57B9" w:rsidRPr="009034EB">
        <w:t xml:space="preserve">TAU </w:t>
      </w:r>
      <w:r w:rsidR="009034EB" w:rsidRPr="009034EB">
        <w:t>started</w:t>
      </w:r>
      <w:r w:rsidR="00FB57B9" w:rsidRPr="009034EB">
        <w:t xml:space="preserve"> merging</w:t>
      </w:r>
      <w:r w:rsidR="00FB57B9">
        <w:t xml:space="preserve"> trace </w:t>
      </w:r>
      <w:r w:rsidR="00B062B7">
        <w:t>and profile data produced with running applic</w:t>
      </w:r>
      <w:r w:rsidR="004C358F">
        <w:t xml:space="preserve">ations in parallel or in serial with the </w:t>
      </w:r>
      <w:r w:rsidR="004C358F" w:rsidRPr="00151628">
        <w:rPr>
          <w:rFonts w:ascii="Menlo" w:hAnsi="Menlo" w:cs="Menlo"/>
        </w:rPr>
        <w:t>tau-</w:t>
      </w:r>
      <w:r w:rsidR="00151628" w:rsidRPr="00151628">
        <w:rPr>
          <w:rFonts w:ascii="Menlo" w:hAnsi="Menlo" w:cs="Menlo"/>
        </w:rPr>
        <w:t>coalesce</w:t>
      </w:r>
      <w:r w:rsidR="00151628">
        <w:t xml:space="preserve"> feature in version 2.2</w:t>
      </w:r>
      <w:r w:rsidR="004C358F">
        <w:t>6.2</w:t>
      </w:r>
      <w:r w:rsidR="00A60FD0">
        <w:t xml:space="preserve"> (Appendix C)</w:t>
      </w:r>
      <w:r w:rsidR="004C358F">
        <w:t xml:space="preserve">.  </w:t>
      </w:r>
      <w:r w:rsidR="00B062B7">
        <w:t xml:space="preserve">  </w:t>
      </w:r>
      <w:r w:rsidR="00B67AEE">
        <w:t xml:space="preserve">Support for workflows has been tested </w:t>
      </w:r>
      <w:r w:rsidR="00B062B7">
        <w:t xml:space="preserve">at BNL for using the </w:t>
      </w:r>
      <w:proofErr w:type="spellStart"/>
      <w:r w:rsidR="00B062B7">
        <w:t>NWChem</w:t>
      </w:r>
      <w:proofErr w:type="spellEnd"/>
      <w:r w:rsidR="00B062B7">
        <w:t xml:space="preserve"> parallel workflow described for Figure 1.  </w:t>
      </w:r>
      <w:r w:rsidR="00B67AEE">
        <w:t>This workflow only includes 2 applications running in parallel</w:t>
      </w:r>
      <w:r w:rsidR="00A60FD0">
        <w:t xml:space="preserve"> in </w:t>
      </w:r>
      <w:r w:rsidR="00A60FD0" w:rsidRPr="00917D01">
        <w:rPr>
          <w:b/>
        </w:rPr>
        <w:t>different directories</w:t>
      </w:r>
      <w:r w:rsidR="00B67AEE">
        <w:t xml:space="preserve">. </w:t>
      </w:r>
      <w:r w:rsidR="00A60FD0">
        <w:t xml:space="preserve">  </w:t>
      </w:r>
      <w:r w:rsidR="009034EB">
        <w:t xml:space="preserve">At the time of this writing a major issue is that for large workflows with workflow applications required to run in the same directory the </w:t>
      </w:r>
      <w:proofErr w:type="spellStart"/>
      <w:r w:rsidR="009034EB">
        <w:t>tau_coalesce</w:t>
      </w:r>
      <w:proofErr w:type="spellEnd"/>
      <w:r w:rsidR="009034EB">
        <w:t xml:space="preserve"> feature </w:t>
      </w:r>
      <w:r w:rsidR="00A60FD0">
        <w:t>over</w:t>
      </w:r>
      <w:r w:rsidR="009034EB">
        <w:t xml:space="preserve">writes its </w:t>
      </w:r>
      <w:r w:rsidR="00EE520B">
        <w:t xml:space="preserve">own </w:t>
      </w:r>
      <w:r w:rsidR="009034EB">
        <w:t xml:space="preserve">output data </w:t>
      </w:r>
      <w:r w:rsidR="00A60FD0">
        <w:t>as it is dumped</w:t>
      </w:r>
      <w:r w:rsidR="00F71BF6">
        <w:t xml:space="preserve"> by multiple applications</w:t>
      </w:r>
      <w:r w:rsidR="009034EB">
        <w:t xml:space="preserve">.  </w:t>
      </w:r>
      <w:r w:rsidR="00151628">
        <w:t>See discussion below in the Gaps section</w:t>
      </w:r>
      <w:r w:rsidR="009034EB">
        <w:t>.</w:t>
      </w:r>
    </w:p>
    <w:p w14:paraId="0476AC53" w14:textId="2B77CAD0" w:rsidR="00F24608" w:rsidRDefault="00F24608" w:rsidP="00F24608">
      <w:pPr>
        <w:pStyle w:val="Heading3"/>
      </w:pPr>
      <w:r>
        <w:t>Feature comparison</w:t>
      </w:r>
    </w:p>
    <w:p w14:paraId="4BE742D6" w14:textId="263CB0D0" w:rsidR="00A1252C" w:rsidRPr="00890E61" w:rsidRDefault="00A1252C" w:rsidP="00A1252C">
      <w:pPr>
        <w:pStyle w:val="Caption"/>
        <w:keepNext/>
        <w:rPr>
          <w:sz w:val="22"/>
          <w:szCs w:val="22"/>
        </w:rPr>
      </w:pPr>
      <w:r w:rsidRPr="00890E61">
        <w:rPr>
          <w:sz w:val="22"/>
          <w:szCs w:val="22"/>
        </w:rPr>
        <w:t xml:space="preserve">Table </w:t>
      </w:r>
      <w:r w:rsidRPr="00890E61">
        <w:rPr>
          <w:sz w:val="22"/>
          <w:szCs w:val="22"/>
        </w:rPr>
        <w:fldChar w:fldCharType="begin"/>
      </w:r>
      <w:r w:rsidRPr="00890E61">
        <w:rPr>
          <w:sz w:val="22"/>
          <w:szCs w:val="22"/>
        </w:rPr>
        <w:instrText xml:space="preserve"> SEQ Table \* ARABIC </w:instrText>
      </w:r>
      <w:r w:rsidRPr="00890E61">
        <w:rPr>
          <w:sz w:val="22"/>
          <w:szCs w:val="22"/>
        </w:rPr>
        <w:fldChar w:fldCharType="separate"/>
      </w:r>
      <w:r w:rsidR="00D0585E">
        <w:rPr>
          <w:noProof/>
          <w:sz w:val="22"/>
          <w:szCs w:val="22"/>
        </w:rPr>
        <w:t>2</w:t>
      </w:r>
      <w:r w:rsidRPr="00890E61">
        <w:rPr>
          <w:sz w:val="22"/>
          <w:szCs w:val="22"/>
        </w:rPr>
        <w:fldChar w:fldCharType="end"/>
      </w:r>
      <w:r w:rsidRPr="00890E61">
        <w:rPr>
          <w:sz w:val="22"/>
          <w:szCs w:val="22"/>
        </w:rPr>
        <w:t>:  Feature comparison based on Table 1 criteria</w:t>
      </w:r>
    </w:p>
    <w:tbl>
      <w:tblPr>
        <w:tblStyle w:val="TableGrid"/>
        <w:tblW w:w="5000" w:type="pct"/>
        <w:tblLayout w:type="fixed"/>
        <w:tblCellMar>
          <w:left w:w="115" w:type="dxa"/>
          <w:right w:w="115" w:type="dxa"/>
        </w:tblCellMar>
        <w:tblLook w:val="04A0" w:firstRow="1" w:lastRow="0" w:firstColumn="1" w:lastColumn="0" w:noHBand="0" w:noVBand="1"/>
      </w:tblPr>
      <w:tblGrid>
        <w:gridCol w:w="3264"/>
        <w:gridCol w:w="3422"/>
        <w:gridCol w:w="2904"/>
      </w:tblGrid>
      <w:tr w:rsidR="005317A2" w14:paraId="4FB542C7" w14:textId="77777777" w:rsidTr="005317A2">
        <w:tc>
          <w:tcPr>
            <w:tcW w:w="1702" w:type="pct"/>
            <w:tcBorders>
              <w:bottom w:val="single" w:sz="4" w:space="0" w:color="auto"/>
            </w:tcBorders>
            <w:shd w:val="clear" w:color="auto" w:fill="FDE9D9" w:themeFill="accent6" w:themeFillTint="33"/>
          </w:tcPr>
          <w:p w14:paraId="1CBD157E" w14:textId="5F19425B" w:rsidR="006F5F87" w:rsidRDefault="006F5F87" w:rsidP="006565DC">
            <w:r>
              <w:t>Criteria</w:t>
            </w:r>
          </w:p>
        </w:tc>
        <w:tc>
          <w:tcPr>
            <w:tcW w:w="1784" w:type="pct"/>
            <w:tcBorders>
              <w:bottom w:val="single" w:sz="4" w:space="0" w:color="auto"/>
            </w:tcBorders>
            <w:shd w:val="clear" w:color="auto" w:fill="FDE9D9" w:themeFill="accent6" w:themeFillTint="33"/>
          </w:tcPr>
          <w:p w14:paraId="1CEE47C9" w14:textId="7E30831E" w:rsidR="006F5F87" w:rsidRDefault="006F5F87" w:rsidP="006F5F87">
            <w:r>
              <w:t>Score</w:t>
            </w:r>
            <w:r w:rsidR="00F24608">
              <w:t>-</w:t>
            </w:r>
            <w:r>
              <w:t>P</w:t>
            </w:r>
          </w:p>
        </w:tc>
        <w:tc>
          <w:tcPr>
            <w:tcW w:w="1514" w:type="pct"/>
            <w:tcBorders>
              <w:bottom w:val="single" w:sz="4" w:space="0" w:color="auto"/>
            </w:tcBorders>
            <w:shd w:val="clear" w:color="auto" w:fill="FDE9D9" w:themeFill="accent6" w:themeFillTint="33"/>
          </w:tcPr>
          <w:p w14:paraId="046FF4F4" w14:textId="1A16E663" w:rsidR="006F5F87" w:rsidRDefault="00CB6926" w:rsidP="006565DC">
            <w:r>
              <w:t>TAU</w:t>
            </w:r>
          </w:p>
        </w:tc>
      </w:tr>
      <w:tr w:rsidR="005317A2" w14:paraId="3188EDC5" w14:textId="77777777" w:rsidTr="005317A2">
        <w:tc>
          <w:tcPr>
            <w:tcW w:w="1702" w:type="pct"/>
            <w:shd w:val="clear" w:color="auto" w:fill="DDD9C3" w:themeFill="background2" w:themeFillShade="E6"/>
          </w:tcPr>
          <w:p w14:paraId="71072F89" w14:textId="402FD59D" w:rsidR="006F5F87" w:rsidRDefault="006F5F87" w:rsidP="006565DC">
            <w:r>
              <w:t>Time</w:t>
            </w:r>
          </w:p>
        </w:tc>
        <w:tc>
          <w:tcPr>
            <w:tcW w:w="1784" w:type="pct"/>
            <w:shd w:val="clear" w:color="auto" w:fill="DDD9C3" w:themeFill="background2" w:themeFillShade="E6"/>
          </w:tcPr>
          <w:p w14:paraId="3BB79A5F" w14:textId="77777777" w:rsidR="006F5F87" w:rsidRDefault="006F5F87" w:rsidP="006565DC"/>
        </w:tc>
        <w:tc>
          <w:tcPr>
            <w:tcW w:w="1514" w:type="pct"/>
            <w:shd w:val="clear" w:color="auto" w:fill="DDD9C3" w:themeFill="background2" w:themeFillShade="E6"/>
          </w:tcPr>
          <w:p w14:paraId="77CFB351" w14:textId="7C44A8A8" w:rsidR="006F5F87" w:rsidRDefault="006F5F87" w:rsidP="006565DC"/>
        </w:tc>
      </w:tr>
      <w:tr w:rsidR="005317A2" w14:paraId="77746BB6" w14:textId="77777777" w:rsidTr="005317A2">
        <w:tc>
          <w:tcPr>
            <w:tcW w:w="1702" w:type="pct"/>
          </w:tcPr>
          <w:p w14:paraId="50FDA01F" w14:textId="00D08A44" w:rsidR="006F5F87" w:rsidRDefault="007E6D88" w:rsidP="006565DC">
            <w:r>
              <w:t xml:space="preserve">Execution time </w:t>
            </w:r>
            <w:r w:rsidR="00AB4852">
              <w:t xml:space="preserve">for overall serial or parallel scientific </w:t>
            </w:r>
            <w:r>
              <w:t>workflow</w:t>
            </w:r>
          </w:p>
        </w:tc>
        <w:tc>
          <w:tcPr>
            <w:tcW w:w="1784" w:type="pct"/>
          </w:tcPr>
          <w:p w14:paraId="2CF4B2BC" w14:textId="77777777" w:rsidR="006F5F87" w:rsidRDefault="006F5F87" w:rsidP="007700E8"/>
        </w:tc>
        <w:tc>
          <w:tcPr>
            <w:tcW w:w="1514" w:type="pct"/>
          </w:tcPr>
          <w:p w14:paraId="7FF6068E" w14:textId="7BEA7EBE" w:rsidR="006F5F87" w:rsidRDefault="004C358F" w:rsidP="00EE5D4B">
            <w:r>
              <w:t>Partially s</w:t>
            </w:r>
            <w:r w:rsidR="00557C61">
              <w:t>upported</w:t>
            </w:r>
            <w:r w:rsidR="00D77390">
              <w:t xml:space="preserve"> with </w:t>
            </w:r>
            <w:proofErr w:type="spellStart"/>
            <w:r w:rsidR="00D77390">
              <w:t>tau</w:t>
            </w:r>
            <w:r w:rsidR="00557C61">
              <w:t>_coalesce</w:t>
            </w:r>
            <w:proofErr w:type="spellEnd"/>
            <w:r w:rsidR="00FF1A61">
              <w:t xml:space="preserve"> if each workflow application runs into its own directory</w:t>
            </w:r>
          </w:p>
          <w:p w14:paraId="6D16630C" w14:textId="5FA11C7A" w:rsidR="00557C61" w:rsidRDefault="00557C61" w:rsidP="00EE5D4B"/>
        </w:tc>
      </w:tr>
      <w:tr w:rsidR="005317A2" w14:paraId="3E294FA6" w14:textId="77777777" w:rsidTr="005317A2">
        <w:tc>
          <w:tcPr>
            <w:tcW w:w="1702" w:type="pct"/>
          </w:tcPr>
          <w:p w14:paraId="4DD209A4" w14:textId="7CDF3247" w:rsidR="006F5F87" w:rsidRDefault="006F5F87" w:rsidP="006565DC">
            <w:r>
              <w:t>Execution time for each application</w:t>
            </w:r>
          </w:p>
        </w:tc>
        <w:tc>
          <w:tcPr>
            <w:tcW w:w="1784" w:type="pct"/>
          </w:tcPr>
          <w:p w14:paraId="19C22AF5" w14:textId="77777777" w:rsidR="002165FF" w:rsidRDefault="002165FF" w:rsidP="002165FF">
            <w:r>
              <w:t>ENTER/LEAVE timestamps</w:t>
            </w:r>
          </w:p>
          <w:p w14:paraId="0DC8BC3C" w14:textId="2A13ABAA" w:rsidR="006F5F87" w:rsidRDefault="00775B02" w:rsidP="002165FF">
            <w:r>
              <w:t>A</w:t>
            </w:r>
            <w:r w:rsidR="002165FF">
              <w:t>ggregat</w:t>
            </w:r>
            <w:r>
              <w:t>ion is provided</w:t>
            </w:r>
          </w:p>
        </w:tc>
        <w:tc>
          <w:tcPr>
            <w:tcW w:w="1514" w:type="pct"/>
          </w:tcPr>
          <w:p w14:paraId="71D73FAC" w14:textId="77777777" w:rsidR="002165FF" w:rsidRDefault="002165FF" w:rsidP="002165FF">
            <w:r>
              <w:t>ENTER/LEAVE timestamps</w:t>
            </w:r>
          </w:p>
          <w:p w14:paraId="48551955" w14:textId="177C35D9" w:rsidR="006F5F87" w:rsidRDefault="002165FF" w:rsidP="00EE5D4B">
            <w:r>
              <w:t xml:space="preserve">User </w:t>
            </w:r>
            <w:r w:rsidR="00EE5D4B">
              <w:t>must</w:t>
            </w:r>
            <w:r>
              <w:t xml:space="preserve"> aggregate</w:t>
            </w:r>
            <w:r w:rsidR="00042DB6">
              <w:t xml:space="preserve"> totals</w:t>
            </w:r>
          </w:p>
        </w:tc>
      </w:tr>
      <w:tr w:rsidR="005317A2" w14:paraId="6BB93797" w14:textId="77777777" w:rsidTr="005317A2">
        <w:tc>
          <w:tcPr>
            <w:tcW w:w="1702" w:type="pct"/>
            <w:tcBorders>
              <w:bottom w:val="single" w:sz="4" w:space="0" w:color="auto"/>
            </w:tcBorders>
          </w:tcPr>
          <w:p w14:paraId="76FED18F" w14:textId="1998D32B" w:rsidR="006F5F87" w:rsidRDefault="006F5F87" w:rsidP="006565DC">
            <w:r>
              <w:t>Execution time for each code region</w:t>
            </w:r>
          </w:p>
        </w:tc>
        <w:tc>
          <w:tcPr>
            <w:tcW w:w="1784" w:type="pct"/>
            <w:tcBorders>
              <w:bottom w:val="single" w:sz="4" w:space="0" w:color="auto"/>
            </w:tcBorders>
          </w:tcPr>
          <w:p w14:paraId="61C00FE5" w14:textId="77777777" w:rsidR="00EE5D4B" w:rsidRDefault="00EE5D4B" w:rsidP="00EE5D4B">
            <w:r>
              <w:t>ENTER/LEAVE timestamps</w:t>
            </w:r>
          </w:p>
          <w:p w14:paraId="28BA5A41" w14:textId="39C18FF0" w:rsidR="002165FF" w:rsidRDefault="00EE5D4B" w:rsidP="00EE5D4B">
            <w:r>
              <w:t xml:space="preserve">User must calculate deltas </w:t>
            </w:r>
          </w:p>
        </w:tc>
        <w:tc>
          <w:tcPr>
            <w:tcW w:w="1514" w:type="pct"/>
            <w:tcBorders>
              <w:bottom w:val="single" w:sz="4" w:space="0" w:color="auto"/>
            </w:tcBorders>
          </w:tcPr>
          <w:p w14:paraId="58129F3E" w14:textId="77777777" w:rsidR="006F5F87" w:rsidRDefault="002165FF" w:rsidP="006565DC">
            <w:r>
              <w:t>ENTER/LEAVE timestamps</w:t>
            </w:r>
          </w:p>
          <w:p w14:paraId="51E179CE" w14:textId="3BD7DCAB" w:rsidR="002165FF" w:rsidRDefault="002165FF" w:rsidP="00EE5D4B">
            <w:r>
              <w:t xml:space="preserve">User </w:t>
            </w:r>
            <w:r w:rsidR="00EE5D4B">
              <w:t>must</w:t>
            </w:r>
            <w:r>
              <w:t xml:space="preserve"> calculate delta</w:t>
            </w:r>
            <w:r w:rsidR="00042DB6">
              <w:t>s</w:t>
            </w:r>
          </w:p>
        </w:tc>
      </w:tr>
      <w:tr w:rsidR="005317A2" w14:paraId="07B3C05F" w14:textId="77777777" w:rsidTr="005317A2">
        <w:tc>
          <w:tcPr>
            <w:tcW w:w="1702" w:type="pct"/>
            <w:tcBorders>
              <w:bottom w:val="single" w:sz="4" w:space="0" w:color="auto"/>
            </w:tcBorders>
          </w:tcPr>
          <w:p w14:paraId="6AF4129F" w14:textId="08923DC6" w:rsidR="007E6D88" w:rsidRDefault="00D238D1" w:rsidP="006565DC">
            <w:r>
              <w:t>Execution time per application per node</w:t>
            </w:r>
          </w:p>
        </w:tc>
        <w:tc>
          <w:tcPr>
            <w:tcW w:w="1784" w:type="pct"/>
            <w:tcBorders>
              <w:bottom w:val="single" w:sz="4" w:space="0" w:color="auto"/>
            </w:tcBorders>
          </w:tcPr>
          <w:p w14:paraId="4B9CD513" w14:textId="77777777" w:rsidR="00EE5D4B" w:rsidRDefault="00EE5D4B" w:rsidP="00EE5D4B">
            <w:r>
              <w:t>ENTER/LEAVE timestamps</w:t>
            </w:r>
          </w:p>
          <w:p w14:paraId="307B3D5F" w14:textId="5AA70880" w:rsidR="007E6D88" w:rsidRDefault="00EE5D4B" w:rsidP="00EE5D4B">
            <w:r>
              <w:t>User must calculate deltas</w:t>
            </w:r>
          </w:p>
        </w:tc>
        <w:tc>
          <w:tcPr>
            <w:tcW w:w="1514" w:type="pct"/>
            <w:tcBorders>
              <w:bottom w:val="single" w:sz="4" w:space="0" w:color="auto"/>
            </w:tcBorders>
          </w:tcPr>
          <w:p w14:paraId="6BB444F6" w14:textId="77777777" w:rsidR="00EE5D4B" w:rsidRDefault="00EE5D4B" w:rsidP="00EE5D4B">
            <w:r>
              <w:t>ENTER/LEAVE timestamps</w:t>
            </w:r>
          </w:p>
          <w:p w14:paraId="02EE36AA" w14:textId="7DC67A90" w:rsidR="007E6D88" w:rsidRDefault="00EE5D4B" w:rsidP="00EE5D4B">
            <w:r>
              <w:t>User must calculate deltas</w:t>
            </w:r>
          </w:p>
        </w:tc>
      </w:tr>
      <w:tr w:rsidR="005317A2" w14:paraId="74BED587" w14:textId="77777777" w:rsidTr="005317A2">
        <w:tc>
          <w:tcPr>
            <w:tcW w:w="1702" w:type="pct"/>
            <w:tcBorders>
              <w:bottom w:val="single" w:sz="4" w:space="0" w:color="auto"/>
            </w:tcBorders>
          </w:tcPr>
          <w:p w14:paraId="3C07A457" w14:textId="6D587DFD" w:rsidR="002165FF" w:rsidRDefault="00D238D1" w:rsidP="006565DC">
            <w:r>
              <w:t xml:space="preserve">Execution time per application </w:t>
            </w:r>
            <w:r>
              <w:lastRenderedPageBreak/>
              <w:t>per node per code region</w:t>
            </w:r>
          </w:p>
        </w:tc>
        <w:tc>
          <w:tcPr>
            <w:tcW w:w="1784" w:type="pct"/>
            <w:tcBorders>
              <w:bottom w:val="single" w:sz="4" w:space="0" w:color="auto"/>
            </w:tcBorders>
          </w:tcPr>
          <w:p w14:paraId="54FE0518" w14:textId="77777777" w:rsidR="00EE5D4B" w:rsidRDefault="00EE5D4B" w:rsidP="00EE5D4B">
            <w:r>
              <w:lastRenderedPageBreak/>
              <w:t>ENTER/LEAVE timestamps</w:t>
            </w:r>
          </w:p>
          <w:p w14:paraId="0C386B03" w14:textId="30164775" w:rsidR="002165FF" w:rsidRDefault="00EE5D4B" w:rsidP="00EE5D4B">
            <w:r>
              <w:lastRenderedPageBreak/>
              <w:t>User must calculate deltas</w:t>
            </w:r>
          </w:p>
        </w:tc>
        <w:tc>
          <w:tcPr>
            <w:tcW w:w="1514" w:type="pct"/>
            <w:tcBorders>
              <w:bottom w:val="single" w:sz="4" w:space="0" w:color="auto"/>
            </w:tcBorders>
          </w:tcPr>
          <w:p w14:paraId="4258E76A" w14:textId="77777777" w:rsidR="00EE5D4B" w:rsidRDefault="00EE5D4B" w:rsidP="00EE5D4B">
            <w:r>
              <w:lastRenderedPageBreak/>
              <w:t>ENTER/LEAVE timestamps</w:t>
            </w:r>
          </w:p>
          <w:p w14:paraId="6B6DF78D" w14:textId="67B2A625" w:rsidR="002165FF" w:rsidRDefault="00EE5D4B" w:rsidP="00EE5D4B">
            <w:r>
              <w:lastRenderedPageBreak/>
              <w:t>User must calculate deltas</w:t>
            </w:r>
          </w:p>
        </w:tc>
      </w:tr>
      <w:tr w:rsidR="005317A2" w14:paraId="0551679D" w14:textId="77777777" w:rsidTr="005317A2">
        <w:tc>
          <w:tcPr>
            <w:tcW w:w="1702" w:type="pct"/>
            <w:shd w:val="clear" w:color="auto" w:fill="DDD9C3" w:themeFill="background2" w:themeFillShade="E6"/>
          </w:tcPr>
          <w:p w14:paraId="7F40D2AD" w14:textId="57D71792" w:rsidR="006F5F87" w:rsidRDefault="006F5F87" w:rsidP="006565DC">
            <w:r>
              <w:lastRenderedPageBreak/>
              <w:t>Memory Usage</w:t>
            </w:r>
          </w:p>
        </w:tc>
        <w:tc>
          <w:tcPr>
            <w:tcW w:w="1784" w:type="pct"/>
            <w:shd w:val="clear" w:color="auto" w:fill="DDD9C3" w:themeFill="background2" w:themeFillShade="E6"/>
          </w:tcPr>
          <w:p w14:paraId="74DF22D1" w14:textId="77777777" w:rsidR="006F5F87" w:rsidRDefault="006F5F87" w:rsidP="006565DC"/>
        </w:tc>
        <w:tc>
          <w:tcPr>
            <w:tcW w:w="1514" w:type="pct"/>
            <w:shd w:val="clear" w:color="auto" w:fill="DDD9C3" w:themeFill="background2" w:themeFillShade="E6"/>
          </w:tcPr>
          <w:p w14:paraId="3B967A44" w14:textId="10253A78" w:rsidR="006F5F87" w:rsidRDefault="006F5F87" w:rsidP="006565DC"/>
        </w:tc>
      </w:tr>
      <w:tr w:rsidR="005317A2" w14:paraId="73D18F1A" w14:textId="77777777" w:rsidTr="005317A2">
        <w:tc>
          <w:tcPr>
            <w:tcW w:w="1702" w:type="pct"/>
          </w:tcPr>
          <w:p w14:paraId="6A2D908C" w14:textId="71B02157" w:rsidR="006F5F87" w:rsidRDefault="006F5F87" w:rsidP="006565DC">
            <w:r>
              <w:t>Each Application – min, max, average, time series</w:t>
            </w:r>
          </w:p>
        </w:tc>
        <w:tc>
          <w:tcPr>
            <w:tcW w:w="1784" w:type="pct"/>
          </w:tcPr>
          <w:p w14:paraId="710F29DE" w14:textId="198C4563" w:rsidR="006F5F87" w:rsidRDefault="00BD78D7" w:rsidP="006565DC">
            <w:r>
              <w:t>Y</w:t>
            </w:r>
          </w:p>
        </w:tc>
        <w:tc>
          <w:tcPr>
            <w:tcW w:w="1514" w:type="pct"/>
          </w:tcPr>
          <w:p w14:paraId="1F0093C1" w14:textId="354E998B" w:rsidR="006F5F87" w:rsidRDefault="00BD78D7" w:rsidP="006565DC">
            <w:r>
              <w:t>Y</w:t>
            </w:r>
          </w:p>
        </w:tc>
      </w:tr>
      <w:tr w:rsidR="005317A2" w14:paraId="339AEB29" w14:textId="77777777" w:rsidTr="005317A2">
        <w:trPr>
          <w:trHeight w:val="557"/>
        </w:trPr>
        <w:tc>
          <w:tcPr>
            <w:tcW w:w="1702" w:type="pct"/>
            <w:tcBorders>
              <w:bottom w:val="single" w:sz="4" w:space="0" w:color="auto"/>
            </w:tcBorders>
          </w:tcPr>
          <w:p w14:paraId="62580EF2" w14:textId="0CFBF6A0" w:rsidR="006F5F87" w:rsidRDefault="006F5F87" w:rsidP="006565DC">
            <w:r>
              <w:t>Each code region – min, max, average, time series</w:t>
            </w:r>
          </w:p>
        </w:tc>
        <w:tc>
          <w:tcPr>
            <w:tcW w:w="1784" w:type="pct"/>
            <w:tcBorders>
              <w:bottom w:val="single" w:sz="4" w:space="0" w:color="auto"/>
            </w:tcBorders>
          </w:tcPr>
          <w:p w14:paraId="67424908" w14:textId="2F261B02" w:rsidR="006F5F87" w:rsidRDefault="00275706" w:rsidP="006565DC">
            <w:r>
              <w:t>Y</w:t>
            </w:r>
          </w:p>
        </w:tc>
        <w:tc>
          <w:tcPr>
            <w:tcW w:w="1514" w:type="pct"/>
            <w:tcBorders>
              <w:bottom w:val="single" w:sz="4" w:space="0" w:color="auto"/>
            </w:tcBorders>
          </w:tcPr>
          <w:p w14:paraId="496BC132" w14:textId="63E6F0B2" w:rsidR="006F5F87" w:rsidRDefault="00275706" w:rsidP="006565DC">
            <w:r>
              <w:t xml:space="preserve">Y </w:t>
            </w:r>
          </w:p>
        </w:tc>
      </w:tr>
      <w:tr w:rsidR="005317A2" w14:paraId="40A3408D" w14:textId="77777777" w:rsidTr="005317A2">
        <w:tc>
          <w:tcPr>
            <w:tcW w:w="1702" w:type="pct"/>
            <w:shd w:val="clear" w:color="auto" w:fill="DDD9C3" w:themeFill="background2" w:themeFillShade="E6"/>
          </w:tcPr>
          <w:p w14:paraId="0121255D" w14:textId="5A2AAC65" w:rsidR="006F5F87" w:rsidRDefault="00D02252" w:rsidP="006565DC">
            <w:r>
              <w:t>Programming paradigms</w:t>
            </w:r>
          </w:p>
        </w:tc>
        <w:tc>
          <w:tcPr>
            <w:tcW w:w="1784" w:type="pct"/>
            <w:shd w:val="clear" w:color="auto" w:fill="DDD9C3" w:themeFill="background2" w:themeFillShade="E6"/>
          </w:tcPr>
          <w:p w14:paraId="6FA30007" w14:textId="77777777" w:rsidR="006F5F87" w:rsidRDefault="006F5F87" w:rsidP="006565DC"/>
        </w:tc>
        <w:tc>
          <w:tcPr>
            <w:tcW w:w="1514" w:type="pct"/>
            <w:shd w:val="clear" w:color="auto" w:fill="DDD9C3" w:themeFill="background2" w:themeFillShade="E6"/>
          </w:tcPr>
          <w:p w14:paraId="593C4621" w14:textId="74F8A00E" w:rsidR="006F5F87" w:rsidRDefault="006F5F87" w:rsidP="006565DC"/>
        </w:tc>
      </w:tr>
      <w:tr w:rsidR="005317A2" w14:paraId="3A2FFA38" w14:textId="77777777" w:rsidTr="005317A2">
        <w:tc>
          <w:tcPr>
            <w:tcW w:w="1702" w:type="pct"/>
          </w:tcPr>
          <w:p w14:paraId="79A3625C" w14:textId="527FC11D" w:rsidR="00D238D1" w:rsidRDefault="00D238D1" w:rsidP="006565DC">
            <w:r>
              <w:t xml:space="preserve">Support for parallel programming </w:t>
            </w:r>
            <w:r w:rsidR="00EE5D4B">
              <w:t xml:space="preserve">models and libraries (e.g. MPI, </w:t>
            </w:r>
            <w:proofErr w:type="spellStart"/>
            <w:r w:rsidR="00EE5D4B">
              <w:t>OpenMP</w:t>
            </w:r>
            <w:proofErr w:type="spellEnd"/>
            <w:r w:rsidR="00EE5D4B">
              <w:t xml:space="preserve">, </w:t>
            </w:r>
            <w:proofErr w:type="spellStart"/>
            <w:r w:rsidR="00EE5D4B">
              <w:t>Shmem</w:t>
            </w:r>
            <w:proofErr w:type="spellEnd"/>
            <w:r w:rsidR="00EE5D4B">
              <w:t>)</w:t>
            </w:r>
          </w:p>
        </w:tc>
        <w:tc>
          <w:tcPr>
            <w:tcW w:w="1784" w:type="pct"/>
          </w:tcPr>
          <w:p w14:paraId="0C01595D" w14:textId="29380396" w:rsidR="00D238D1" w:rsidRDefault="00EE5D4B" w:rsidP="006565DC">
            <w:r>
              <w:t xml:space="preserve">MPI, </w:t>
            </w:r>
            <w:proofErr w:type="spellStart"/>
            <w:r>
              <w:t>OpenMP</w:t>
            </w:r>
            <w:proofErr w:type="spellEnd"/>
            <w:r w:rsidR="00EE17A1">
              <w:t xml:space="preserve">, </w:t>
            </w:r>
            <w:proofErr w:type="spellStart"/>
            <w:r w:rsidR="00EE17A1">
              <w:t>Pthreads</w:t>
            </w:r>
            <w:proofErr w:type="spellEnd"/>
          </w:p>
        </w:tc>
        <w:tc>
          <w:tcPr>
            <w:tcW w:w="1514" w:type="pct"/>
          </w:tcPr>
          <w:p w14:paraId="2ACDF4AA" w14:textId="7B138096" w:rsidR="00D238D1" w:rsidRDefault="00EE5D4B" w:rsidP="0008463F">
            <w:r>
              <w:t>MPI</w:t>
            </w:r>
            <w:r w:rsidR="0008463F">
              <w:t xml:space="preserve">, MPI </w:t>
            </w:r>
            <w:r w:rsidR="0094257B">
              <w:t>thread</w:t>
            </w:r>
            <w:r w:rsidR="0008463F">
              <w:t>s</w:t>
            </w:r>
            <w:r>
              <w:t xml:space="preserve">, </w:t>
            </w:r>
            <w:proofErr w:type="spellStart"/>
            <w:r>
              <w:t>OpenMP</w:t>
            </w:r>
            <w:proofErr w:type="spellEnd"/>
          </w:p>
        </w:tc>
      </w:tr>
      <w:tr w:rsidR="005317A2" w14:paraId="1E83562E" w14:textId="77777777" w:rsidTr="005317A2">
        <w:tc>
          <w:tcPr>
            <w:tcW w:w="1702" w:type="pct"/>
            <w:tcBorders>
              <w:bottom w:val="single" w:sz="4" w:space="0" w:color="auto"/>
            </w:tcBorders>
          </w:tcPr>
          <w:p w14:paraId="3FD7619D" w14:textId="2F8DDC42" w:rsidR="00D02252" w:rsidRDefault="00D02252" w:rsidP="006565DC">
            <w:r>
              <w:t>Accelerator-based</w:t>
            </w:r>
          </w:p>
        </w:tc>
        <w:tc>
          <w:tcPr>
            <w:tcW w:w="1784" w:type="pct"/>
            <w:tcBorders>
              <w:bottom w:val="single" w:sz="4" w:space="0" w:color="auto"/>
            </w:tcBorders>
          </w:tcPr>
          <w:p w14:paraId="44C88A65" w14:textId="1219E293" w:rsidR="00D02252" w:rsidRDefault="0008463F" w:rsidP="006565DC">
            <w:r>
              <w:t>CUDA</w:t>
            </w:r>
            <w:r w:rsidR="001F7638">
              <w:t xml:space="preserve"> (tested at BNL)</w:t>
            </w:r>
            <w:r>
              <w:t xml:space="preserve">, OpenCL, </w:t>
            </w:r>
            <w:proofErr w:type="spellStart"/>
            <w:r>
              <w:t>OpenACC</w:t>
            </w:r>
            <w:proofErr w:type="spellEnd"/>
            <w:r>
              <w:t xml:space="preserve"> prototype</w:t>
            </w:r>
          </w:p>
        </w:tc>
        <w:tc>
          <w:tcPr>
            <w:tcW w:w="1514" w:type="pct"/>
            <w:tcBorders>
              <w:bottom w:val="single" w:sz="4" w:space="0" w:color="auto"/>
            </w:tcBorders>
          </w:tcPr>
          <w:p w14:paraId="5C720DAC" w14:textId="3A586B17" w:rsidR="00D02252" w:rsidRDefault="001310C8" w:rsidP="006565DC">
            <w:r>
              <w:t xml:space="preserve">CUDA and </w:t>
            </w:r>
            <w:proofErr w:type="spellStart"/>
            <w:r>
              <w:t>OpenCLL</w:t>
            </w:r>
            <w:proofErr w:type="spellEnd"/>
            <w:r>
              <w:t xml:space="preserve"> claimed but untested.</w:t>
            </w:r>
          </w:p>
        </w:tc>
      </w:tr>
      <w:tr w:rsidR="005317A2" w14:paraId="3E17CD38" w14:textId="77777777" w:rsidTr="005317A2">
        <w:tc>
          <w:tcPr>
            <w:tcW w:w="1702" w:type="pct"/>
            <w:shd w:val="clear" w:color="auto" w:fill="DDD9C3" w:themeFill="background2" w:themeFillShade="E6"/>
          </w:tcPr>
          <w:p w14:paraId="62561840" w14:textId="0274934D" w:rsidR="00E77534" w:rsidRDefault="00E77534" w:rsidP="006565DC">
            <w:r>
              <w:t>Communication/On system data movement</w:t>
            </w:r>
          </w:p>
        </w:tc>
        <w:tc>
          <w:tcPr>
            <w:tcW w:w="1784" w:type="pct"/>
            <w:shd w:val="clear" w:color="auto" w:fill="DDD9C3" w:themeFill="background2" w:themeFillShade="E6"/>
          </w:tcPr>
          <w:p w14:paraId="1BED353B" w14:textId="77777777" w:rsidR="00E77534" w:rsidRDefault="00E77534" w:rsidP="00EE5D4B"/>
        </w:tc>
        <w:tc>
          <w:tcPr>
            <w:tcW w:w="1514" w:type="pct"/>
            <w:shd w:val="clear" w:color="auto" w:fill="DDD9C3" w:themeFill="background2" w:themeFillShade="E6"/>
          </w:tcPr>
          <w:p w14:paraId="761FD413" w14:textId="77777777" w:rsidR="00E77534" w:rsidRDefault="00E77534" w:rsidP="006565DC"/>
        </w:tc>
      </w:tr>
      <w:tr w:rsidR="005317A2" w14:paraId="77C8C9C9" w14:textId="77777777" w:rsidTr="005317A2">
        <w:tc>
          <w:tcPr>
            <w:tcW w:w="1702" w:type="pct"/>
          </w:tcPr>
          <w:p w14:paraId="018E498B" w14:textId="18045FD9" w:rsidR="00E77534" w:rsidRDefault="00E77534" w:rsidP="006565DC">
            <w:r>
              <w:t>Message Performance – number, message size, execution time, wait time etc.</w:t>
            </w:r>
          </w:p>
        </w:tc>
        <w:tc>
          <w:tcPr>
            <w:tcW w:w="1784" w:type="pct"/>
          </w:tcPr>
          <w:p w14:paraId="7A311744" w14:textId="77777777" w:rsidR="00E77534" w:rsidRDefault="00E77534" w:rsidP="00EE5D4B">
            <w:r>
              <w:t>User must aggregate total number of messages</w:t>
            </w:r>
          </w:p>
          <w:p w14:paraId="48568A08" w14:textId="5744BCA4" w:rsidR="00E77534" w:rsidRDefault="00E77534" w:rsidP="00EE5D4B">
            <w:r>
              <w:t>User must aggregate total time spent in communication</w:t>
            </w:r>
          </w:p>
          <w:p w14:paraId="4AA80E3F" w14:textId="60C75F16" w:rsidR="00E77534" w:rsidRDefault="00E77534" w:rsidP="0094257B">
            <w:r>
              <w:t xml:space="preserve">User must </w:t>
            </w:r>
            <w:proofErr w:type="spellStart"/>
            <w:r>
              <w:t>substract</w:t>
            </w:r>
            <w:proofErr w:type="spellEnd"/>
            <w:r>
              <w:t xml:space="preserve"> Enter and Leave timestamps for same node</w:t>
            </w:r>
          </w:p>
        </w:tc>
        <w:tc>
          <w:tcPr>
            <w:tcW w:w="1514" w:type="pct"/>
          </w:tcPr>
          <w:p w14:paraId="28566A4E" w14:textId="5FD3B4CE" w:rsidR="00E77534" w:rsidRDefault="00E77534" w:rsidP="006565DC">
            <w:r>
              <w:t>User must aggregate total number of messages</w:t>
            </w:r>
          </w:p>
          <w:p w14:paraId="163903B6" w14:textId="4E6BF3E3" w:rsidR="00E77534" w:rsidRDefault="00E77534" w:rsidP="006565DC">
            <w:r>
              <w:t>User must aggregate total number of time spent in communication</w:t>
            </w:r>
          </w:p>
          <w:p w14:paraId="51F037B0" w14:textId="19948C83" w:rsidR="00E77534" w:rsidRDefault="00E77534" w:rsidP="00EE5D4B">
            <w:r>
              <w:t xml:space="preserve">User must </w:t>
            </w:r>
            <w:proofErr w:type="spellStart"/>
            <w:r>
              <w:t>substract</w:t>
            </w:r>
            <w:proofErr w:type="spellEnd"/>
            <w:r>
              <w:t xml:space="preserve"> Enter and Leave timestamps for same thread and node </w:t>
            </w:r>
          </w:p>
        </w:tc>
      </w:tr>
      <w:tr w:rsidR="005317A2" w14:paraId="77AD43D4" w14:textId="77777777" w:rsidTr="005317A2">
        <w:tc>
          <w:tcPr>
            <w:tcW w:w="1702" w:type="pct"/>
          </w:tcPr>
          <w:p w14:paraId="62CEA4FB" w14:textId="51BBBEA2" w:rsidR="00E77534" w:rsidRDefault="00E77534" w:rsidP="006565DC">
            <w:r>
              <w:t>Communication times if other mechanisms are used than MPI e.g. disk, in-memory, message queues, file system, etc. – number, message sizes, time, wait time, lost messages – time series</w:t>
            </w:r>
          </w:p>
        </w:tc>
        <w:tc>
          <w:tcPr>
            <w:tcW w:w="1784" w:type="pct"/>
          </w:tcPr>
          <w:p w14:paraId="2C9C2420" w14:textId="23653447" w:rsidR="00E77534" w:rsidRDefault="00E77534" w:rsidP="00BD78D7">
            <w:r>
              <w:t>N</w:t>
            </w:r>
          </w:p>
        </w:tc>
        <w:tc>
          <w:tcPr>
            <w:tcW w:w="1514" w:type="pct"/>
          </w:tcPr>
          <w:p w14:paraId="6CF21B27" w14:textId="7C9345E8" w:rsidR="00E77534" w:rsidRDefault="00E77534" w:rsidP="006565DC">
            <w:r>
              <w:t>N</w:t>
            </w:r>
          </w:p>
        </w:tc>
      </w:tr>
      <w:tr w:rsidR="005317A2" w14:paraId="72E82E7D" w14:textId="77777777" w:rsidTr="005317A2">
        <w:tc>
          <w:tcPr>
            <w:tcW w:w="1702" w:type="pct"/>
            <w:tcBorders>
              <w:bottom w:val="single" w:sz="4" w:space="0" w:color="auto"/>
            </w:tcBorders>
          </w:tcPr>
          <w:p w14:paraId="361B33F5" w14:textId="65117626" w:rsidR="00E77534" w:rsidRDefault="00E77534" w:rsidP="006565DC">
            <w:r>
              <w:t>Interconnect overall performance, load overall, application specific load and performance – time series</w:t>
            </w:r>
          </w:p>
        </w:tc>
        <w:tc>
          <w:tcPr>
            <w:tcW w:w="1784" w:type="pct"/>
            <w:tcBorders>
              <w:bottom w:val="single" w:sz="4" w:space="0" w:color="auto"/>
            </w:tcBorders>
          </w:tcPr>
          <w:p w14:paraId="4CA516A5" w14:textId="38EDC560" w:rsidR="00E77534" w:rsidRDefault="00E77534" w:rsidP="00BD78D7">
            <w:r>
              <w:t>N</w:t>
            </w:r>
          </w:p>
        </w:tc>
        <w:tc>
          <w:tcPr>
            <w:tcW w:w="1514" w:type="pct"/>
            <w:tcBorders>
              <w:bottom w:val="single" w:sz="4" w:space="0" w:color="auto"/>
            </w:tcBorders>
          </w:tcPr>
          <w:p w14:paraId="4D100EE1" w14:textId="14B9C387" w:rsidR="00E77534" w:rsidRDefault="00E77534" w:rsidP="006565DC">
            <w:r>
              <w:t>N</w:t>
            </w:r>
          </w:p>
        </w:tc>
      </w:tr>
      <w:tr w:rsidR="005317A2" w14:paraId="5FB31D9F" w14:textId="77777777" w:rsidTr="005317A2">
        <w:tc>
          <w:tcPr>
            <w:tcW w:w="1702" w:type="pct"/>
            <w:tcBorders>
              <w:right w:val="nil"/>
            </w:tcBorders>
            <w:shd w:val="clear" w:color="auto" w:fill="DDD9C3" w:themeFill="background2" w:themeFillShade="E6"/>
          </w:tcPr>
          <w:p w14:paraId="03D01F39" w14:textId="7D45EEDB" w:rsidR="00E77534" w:rsidRDefault="00E77534" w:rsidP="006565DC">
            <w:r>
              <w:t>I/O</w:t>
            </w:r>
          </w:p>
        </w:tc>
        <w:tc>
          <w:tcPr>
            <w:tcW w:w="1784" w:type="pct"/>
            <w:tcBorders>
              <w:left w:val="nil"/>
              <w:right w:val="nil"/>
            </w:tcBorders>
            <w:shd w:val="clear" w:color="auto" w:fill="DDD9C3" w:themeFill="background2" w:themeFillShade="E6"/>
          </w:tcPr>
          <w:p w14:paraId="624A6FA6" w14:textId="77777777" w:rsidR="00E77534" w:rsidRDefault="00E77534" w:rsidP="006565DC"/>
        </w:tc>
        <w:tc>
          <w:tcPr>
            <w:tcW w:w="1514" w:type="pct"/>
            <w:tcBorders>
              <w:left w:val="nil"/>
            </w:tcBorders>
            <w:shd w:val="clear" w:color="auto" w:fill="DDD9C3" w:themeFill="background2" w:themeFillShade="E6"/>
          </w:tcPr>
          <w:p w14:paraId="504C70F0" w14:textId="74628D35" w:rsidR="00E77534" w:rsidRDefault="00E77534" w:rsidP="006565DC"/>
        </w:tc>
      </w:tr>
      <w:tr w:rsidR="005317A2" w14:paraId="4D643E3B" w14:textId="77777777" w:rsidTr="005317A2">
        <w:tc>
          <w:tcPr>
            <w:tcW w:w="1702" w:type="pct"/>
          </w:tcPr>
          <w:p w14:paraId="0467E35D" w14:textId="1324D93A" w:rsidR="00E77534" w:rsidRDefault="00E77534" w:rsidP="006565DC">
            <w:r>
              <w:t>Number and volume of data read/write tasks, execution time, source-destination, max, min, average, time series</w:t>
            </w:r>
          </w:p>
        </w:tc>
        <w:tc>
          <w:tcPr>
            <w:tcW w:w="1784" w:type="pct"/>
          </w:tcPr>
          <w:p w14:paraId="208A2A13" w14:textId="421992A4" w:rsidR="00E77534" w:rsidRDefault="00E77534" w:rsidP="006565DC">
            <w:r>
              <w:t>N</w:t>
            </w:r>
          </w:p>
        </w:tc>
        <w:tc>
          <w:tcPr>
            <w:tcW w:w="1514" w:type="pct"/>
          </w:tcPr>
          <w:p w14:paraId="758448F5" w14:textId="6A1B7278" w:rsidR="00E77534" w:rsidRDefault="00E77534" w:rsidP="006565DC">
            <w:r>
              <w:t>N</w:t>
            </w:r>
          </w:p>
        </w:tc>
      </w:tr>
      <w:tr w:rsidR="005317A2" w14:paraId="69F616AD" w14:textId="77777777" w:rsidTr="005317A2">
        <w:tc>
          <w:tcPr>
            <w:tcW w:w="1702" w:type="pct"/>
            <w:tcBorders>
              <w:bottom w:val="single" w:sz="4" w:space="0" w:color="auto"/>
            </w:tcBorders>
          </w:tcPr>
          <w:p w14:paraId="22ACE969" w14:textId="562AF8E5" w:rsidR="00E77534" w:rsidRDefault="00E77534" w:rsidP="006565DC">
            <w:r>
              <w:t>Load and performance of overall I/O system components, specific load created by application</w:t>
            </w:r>
          </w:p>
        </w:tc>
        <w:tc>
          <w:tcPr>
            <w:tcW w:w="1784" w:type="pct"/>
            <w:tcBorders>
              <w:bottom w:val="single" w:sz="4" w:space="0" w:color="auto"/>
            </w:tcBorders>
          </w:tcPr>
          <w:p w14:paraId="5E8331B1" w14:textId="3A035E14" w:rsidR="00E77534" w:rsidRDefault="00E77534" w:rsidP="006565DC">
            <w:r>
              <w:t>N</w:t>
            </w:r>
          </w:p>
        </w:tc>
        <w:tc>
          <w:tcPr>
            <w:tcW w:w="1514" w:type="pct"/>
            <w:tcBorders>
              <w:bottom w:val="single" w:sz="4" w:space="0" w:color="auto"/>
            </w:tcBorders>
          </w:tcPr>
          <w:p w14:paraId="19B43FAB" w14:textId="2E3D021A" w:rsidR="00E77534" w:rsidRDefault="00E77534" w:rsidP="006565DC">
            <w:r>
              <w:t>N</w:t>
            </w:r>
          </w:p>
        </w:tc>
      </w:tr>
      <w:tr w:rsidR="005317A2" w14:paraId="42A2F789" w14:textId="77777777" w:rsidTr="005317A2">
        <w:tc>
          <w:tcPr>
            <w:tcW w:w="1702" w:type="pct"/>
            <w:shd w:val="clear" w:color="auto" w:fill="DDD9C3" w:themeFill="background2" w:themeFillShade="E6"/>
          </w:tcPr>
          <w:p w14:paraId="71529E4A" w14:textId="313E490E" w:rsidR="00E77534" w:rsidRDefault="00E77534" w:rsidP="00CE4F11">
            <w:r>
              <w:t>System Architecture Description</w:t>
            </w:r>
          </w:p>
        </w:tc>
        <w:tc>
          <w:tcPr>
            <w:tcW w:w="1784" w:type="pct"/>
            <w:shd w:val="clear" w:color="auto" w:fill="DDD9C3" w:themeFill="background2" w:themeFillShade="E6"/>
          </w:tcPr>
          <w:p w14:paraId="6D5DC93A" w14:textId="1F2C2019" w:rsidR="00E77534" w:rsidRDefault="00E77534" w:rsidP="009A48EA"/>
        </w:tc>
        <w:tc>
          <w:tcPr>
            <w:tcW w:w="1514" w:type="pct"/>
            <w:shd w:val="clear" w:color="auto" w:fill="DDD9C3" w:themeFill="background2" w:themeFillShade="E6"/>
          </w:tcPr>
          <w:p w14:paraId="20D0D22D" w14:textId="2761C8B7" w:rsidR="00E77534" w:rsidRDefault="00E77534" w:rsidP="006565DC"/>
        </w:tc>
      </w:tr>
      <w:tr w:rsidR="005317A2" w14:paraId="46C84177" w14:textId="77777777" w:rsidTr="005317A2">
        <w:tc>
          <w:tcPr>
            <w:tcW w:w="1702" w:type="pct"/>
          </w:tcPr>
          <w:p w14:paraId="3DEA37E7" w14:textId="64A0D8FD" w:rsidR="00E77534" w:rsidRDefault="00E77534" w:rsidP="006565DC">
            <w:r>
              <w:t>Processors, memory incl. intermediate cache and solid state, interconnect, I/O subsystem (incl. burst buffer)</w:t>
            </w:r>
          </w:p>
        </w:tc>
        <w:tc>
          <w:tcPr>
            <w:tcW w:w="1784" w:type="pct"/>
          </w:tcPr>
          <w:p w14:paraId="1726E89E" w14:textId="6F976602" w:rsidR="00E77534" w:rsidRDefault="00E77534" w:rsidP="006565DC">
            <w:r>
              <w:t>Score-P records some system level information if accessible using the SCOREP_METRIC_PLUGINS and SCOREP_METRIC_PERFCOMPONENT_PLUGIN</w:t>
            </w:r>
          </w:p>
          <w:p w14:paraId="5B29FE46" w14:textId="7BB2B273" w:rsidR="00E77534" w:rsidRDefault="00E77534" w:rsidP="006565DC">
            <w:r>
              <w:lastRenderedPageBreak/>
              <w:t>as described here (untested in this report)</w:t>
            </w:r>
          </w:p>
          <w:p w14:paraId="6AB865B4" w14:textId="4BF15410" w:rsidR="00E77534" w:rsidRDefault="00D0585E" w:rsidP="006565DC">
            <w:hyperlink r:id="rId17" w:history="1">
              <w:r w:rsidR="00E77534" w:rsidRPr="00C83A39">
                <w:rPr>
                  <w:rStyle w:val="Hyperlink"/>
                </w:rPr>
                <w:t>https://github.com/score-p/scorep_plugin_perf</w:t>
              </w:r>
            </w:hyperlink>
          </w:p>
          <w:p w14:paraId="5D6F77B3" w14:textId="578104C1" w:rsidR="00E77534" w:rsidRDefault="00E77534" w:rsidP="006565DC">
            <w:r>
              <w:t xml:space="preserve">Score-P uses PAPI library for this task </w:t>
            </w:r>
          </w:p>
        </w:tc>
        <w:tc>
          <w:tcPr>
            <w:tcW w:w="1514" w:type="pct"/>
          </w:tcPr>
          <w:p w14:paraId="00FF20CF" w14:textId="2EF3F084" w:rsidR="00E77534" w:rsidRDefault="00E77534" w:rsidP="00A16F8C"/>
        </w:tc>
      </w:tr>
      <w:tr w:rsidR="005317A2" w14:paraId="03880067" w14:textId="77777777" w:rsidTr="005317A2">
        <w:tc>
          <w:tcPr>
            <w:tcW w:w="1702" w:type="pct"/>
            <w:shd w:val="clear" w:color="auto" w:fill="DDD9C3" w:themeFill="background2" w:themeFillShade="E6"/>
          </w:tcPr>
          <w:p w14:paraId="4B4CFCF9" w14:textId="3D8561E6" w:rsidR="00E77534" w:rsidRDefault="00E77534" w:rsidP="006565DC">
            <w:r>
              <w:lastRenderedPageBreak/>
              <w:t>Application/Workflow Description</w:t>
            </w:r>
          </w:p>
        </w:tc>
        <w:tc>
          <w:tcPr>
            <w:tcW w:w="1784" w:type="pct"/>
            <w:shd w:val="clear" w:color="auto" w:fill="DDD9C3" w:themeFill="background2" w:themeFillShade="E6"/>
          </w:tcPr>
          <w:p w14:paraId="6391C102" w14:textId="77777777" w:rsidR="00E77534" w:rsidRDefault="00E77534" w:rsidP="006565DC"/>
        </w:tc>
        <w:tc>
          <w:tcPr>
            <w:tcW w:w="1514" w:type="pct"/>
            <w:shd w:val="clear" w:color="auto" w:fill="DDD9C3" w:themeFill="background2" w:themeFillShade="E6"/>
          </w:tcPr>
          <w:p w14:paraId="0BA2E491" w14:textId="64953632" w:rsidR="00E77534" w:rsidRDefault="00E77534" w:rsidP="006565DC"/>
        </w:tc>
      </w:tr>
      <w:tr w:rsidR="005317A2" w14:paraId="466EC031" w14:textId="77777777" w:rsidTr="005317A2">
        <w:tc>
          <w:tcPr>
            <w:tcW w:w="1702" w:type="pct"/>
          </w:tcPr>
          <w:p w14:paraId="2EDBF0E9" w14:textId="64DC116A" w:rsidR="00E77534" w:rsidRDefault="00E77534" w:rsidP="006565DC">
            <w:r>
              <w:t>Names</w:t>
            </w:r>
          </w:p>
        </w:tc>
        <w:tc>
          <w:tcPr>
            <w:tcW w:w="1784" w:type="pct"/>
          </w:tcPr>
          <w:p w14:paraId="46B5F814" w14:textId="6994F09D" w:rsidR="00E77534" w:rsidRDefault="00E77534" w:rsidP="006565DC">
            <w:r>
              <w:t>N</w:t>
            </w:r>
          </w:p>
        </w:tc>
        <w:tc>
          <w:tcPr>
            <w:tcW w:w="1514" w:type="pct"/>
          </w:tcPr>
          <w:p w14:paraId="13841077" w14:textId="2A442010" w:rsidR="00E77534" w:rsidRDefault="00E77534" w:rsidP="006565DC">
            <w:r>
              <w:t>N</w:t>
            </w:r>
          </w:p>
        </w:tc>
      </w:tr>
      <w:tr w:rsidR="005317A2" w14:paraId="38FB8A1C" w14:textId="77777777" w:rsidTr="005317A2">
        <w:tc>
          <w:tcPr>
            <w:tcW w:w="1702" w:type="pct"/>
          </w:tcPr>
          <w:p w14:paraId="31E8E8FC" w14:textId="0DCB4C1D" w:rsidR="00E77534" w:rsidRDefault="00E77534" w:rsidP="006D192C">
            <w:r>
              <w:t>Versions</w:t>
            </w:r>
          </w:p>
        </w:tc>
        <w:tc>
          <w:tcPr>
            <w:tcW w:w="1784" w:type="pct"/>
          </w:tcPr>
          <w:p w14:paraId="4F3EEBC1" w14:textId="4B1B9826" w:rsidR="00E77534" w:rsidRDefault="00E77534" w:rsidP="006565DC">
            <w:r>
              <w:t>N</w:t>
            </w:r>
          </w:p>
        </w:tc>
        <w:tc>
          <w:tcPr>
            <w:tcW w:w="1514" w:type="pct"/>
          </w:tcPr>
          <w:p w14:paraId="21CFF9E2" w14:textId="128EC5E1" w:rsidR="00E77534" w:rsidRDefault="00E77534" w:rsidP="006565DC">
            <w:r>
              <w:t>N</w:t>
            </w:r>
          </w:p>
        </w:tc>
      </w:tr>
      <w:tr w:rsidR="005317A2" w14:paraId="224CE967" w14:textId="77777777" w:rsidTr="005317A2">
        <w:tc>
          <w:tcPr>
            <w:tcW w:w="1702" w:type="pct"/>
          </w:tcPr>
          <w:p w14:paraId="2ECEE750" w14:textId="48EDD7C3" w:rsidR="00E77534" w:rsidRDefault="00E77534" w:rsidP="006565DC">
            <w:r>
              <w:t>Code region names</w:t>
            </w:r>
          </w:p>
        </w:tc>
        <w:tc>
          <w:tcPr>
            <w:tcW w:w="1784" w:type="pct"/>
          </w:tcPr>
          <w:p w14:paraId="528CAFC5" w14:textId="6F5B3A26" w:rsidR="00E77534" w:rsidRDefault="00E77534" w:rsidP="006565DC">
            <w:r>
              <w:t xml:space="preserve">Y </w:t>
            </w:r>
          </w:p>
        </w:tc>
        <w:tc>
          <w:tcPr>
            <w:tcW w:w="1514" w:type="pct"/>
          </w:tcPr>
          <w:p w14:paraId="24EE1C2E" w14:textId="55064678" w:rsidR="00E77534" w:rsidRDefault="00E77534" w:rsidP="006565DC">
            <w:r>
              <w:t>Y – compiler flag must be on to obtain names</w:t>
            </w:r>
          </w:p>
        </w:tc>
      </w:tr>
      <w:tr w:rsidR="005317A2" w14:paraId="159A1CF5" w14:textId="77777777" w:rsidTr="005317A2">
        <w:tc>
          <w:tcPr>
            <w:tcW w:w="1702" w:type="pct"/>
          </w:tcPr>
          <w:p w14:paraId="01493CB5" w14:textId="19D2B254" w:rsidR="00E77534" w:rsidRDefault="00E77534" w:rsidP="006565DC">
            <w:r>
              <w:t>Call trees</w:t>
            </w:r>
          </w:p>
        </w:tc>
        <w:tc>
          <w:tcPr>
            <w:tcW w:w="1784" w:type="pct"/>
          </w:tcPr>
          <w:p w14:paraId="71AAAC1D" w14:textId="430FF0FF" w:rsidR="00E77534" w:rsidRDefault="00E77534" w:rsidP="006565DC">
            <w:r>
              <w:t>Y</w:t>
            </w:r>
          </w:p>
        </w:tc>
        <w:tc>
          <w:tcPr>
            <w:tcW w:w="1514" w:type="pct"/>
          </w:tcPr>
          <w:p w14:paraId="7BA2DA53" w14:textId="7809501D" w:rsidR="00E77534" w:rsidRDefault="00E77534" w:rsidP="006565DC">
            <w:r>
              <w:t>Y</w:t>
            </w:r>
          </w:p>
        </w:tc>
      </w:tr>
      <w:tr w:rsidR="005317A2" w14:paraId="512A2C7C" w14:textId="77777777" w:rsidTr="005317A2">
        <w:tc>
          <w:tcPr>
            <w:tcW w:w="1702" w:type="pct"/>
          </w:tcPr>
          <w:p w14:paraId="4A1BAD8B" w14:textId="6CCA5C4E" w:rsidR="00E77534" w:rsidRDefault="00E77534" w:rsidP="006565DC">
            <w:r>
              <w:t>Components names</w:t>
            </w:r>
          </w:p>
        </w:tc>
        <w:tc>
          <w:tcPr>
            <w:tcW w:w="1784" w:type="pct"/>
          </w:tcPr>
          <w:p w14:paraId="22DD846A" w14:textId="2EF8EAE6" w:rsidR="00E77534" w:rsidRDefault="00E77534" w:rsidP="006565DC">
            <w:r>
              <w:t>N</w:t>
            </w:r>
          </w:p>
        </w:tc>
        <w:tc>
          <w:tcPr>
            <w:tcW w:w="1514" w:type="pct"/>
          </w:tcPr>
          <w:p w14:paraId="2D0769D6" w14:textId="4B33B01A" w:rsidR="00E77534" w:rsidRDefault="00E77534" w:rsidP="006565DC">
            <w:r>
              <w:t>N</w:t>
            </w:r>
          </w:p>
        </w:tc>
      </w:tr>
      <w:tr w:rsidR="005317A2" w14:paraId="1EE8A935" w14:textId="77777777" w:rsidTr="005317A2">
        <w:tc>
          <w:tcPr>
            <w:tcW w:w="1702" w:type="pct"/>
          </w:tcPr>
          <w:p w14:paraId="1D1E2BAA" w14:textId="1E5835E0" w:rsidR="00E77534" w:rsidRDefault="00E77534" w:rsidP="006565DC">
            <w:r>
              <w:t>Input data (version, size, location)</w:t>
            </w:r>
          </w:p>
        </w:tc>
        <w:tc>
          <w:tcPr>
            <w:tcW w:w="1784" w:type="pct"/>
          </w:tcPr>
          <w:p w14:paraId="297DD860" w14:textId="39178E52" w:rsidR="00E77534" w:rsidRDefault="00E77534" w:rsidP="006565DC">
            <w:r>
              <w:t>N</w:t>
            </w:r>
          </w:p>
        </w:tc>
        <w:tc>
          <w:tcPr>
            <w:tcW w:w="1514" w:type="pct"/>
          </w:tcPr>
          <w:p w14:paraId="59F964AA" w14:textId="18F7BECC" w:rsidR="00E77534" w:rsidRDefault="00E77534" w:rsidP="006565DC">
            <w:r>
              <w:t>N</w:t>
            </w:r>
          </w:p>
        </w:tc>
      </w:tr>
      <w:tr w:rsidR="005317A2" w14:paraId="29CCEE69" w14:textId="77777777" w:rsidTr="005317A2">
        <w:tc>
          <w:tcPr>
            <w:tcW w:w="1702" w:type="pct"/>
          </w:tcPr>
          <w:p w14:paraId="1EB53646" w14:textId="57BB9F41" w:rsidR="00E77534" w:rsidRDefault="00E77534" w:rsidP="006565DC">
            <w:r>
              <w:t>Output data (version, size, locations)</w:t>
            </w:r>
          </w:p>
        </w:tc>
        <w:tc>
          <w:tcPr>
            <w:tcW w:w="1784" w:type="pct"/>
          </w:tcPr>
          <w:p w14:paraId="28EFD99F" w14:textId="53D954AF" w:rsidR="00E77534" w:rsidRDefault="00E77534" w:rsidP="006565DC">
            <w:r>
              <w:t>N</w:t>
            </w:r>
          </w:p>
        </w:tc>
        <w:tc>
          <w:tcPr>
            <w:tcW w:w="1514" w:type="pct"/>
          </w:tcPr>
          <w:p w14:paraId="5EB01365" w14:textId="735F5A6B" w:rsidR="00E77534" w:rsidRDefault="00E77534" w:rsidP="006565DC">
            <w:r>
              <w:t>N</w:t>
            </w:r>
          </w:p>
        </w:tc>
      </w:tr>
      <w:tr w:rsidR="005317A2" w14:paraId="50B5A64E" w14:textId="77777777" w:rsidTr="005317A2">
        <w:tc>
          <w:tcPr>
            <w:tcW w:w="1702" w:type="pct"/>
            <w:shd w:val="clear" w:color="auto" w:fill="DDD9C3" w:themeFill="background2" w:themeFillShade="E6"/>
          </w:tcPr>
          <w:p w14:paraId="5A204168" w14:textId="53928FC5" w:rsidR="00E77534" w:rsidRDefault="00E77534" w:rsidP="006565DC">
            <w:proofErr w:type="spellStart"/>
            <w:r>
              <w:t>Misc</w:t>
            </w:r>
            <w:proofErr w:type="spellEnd"/>
          </w:p>
        </w:tc>
        <w:tc>
          <w:tcPr>
            <w:tcW w:w="1784" w:type="pct"/>
            <w:shd w:val="clear" w:color="auto" w:fill="DDD9C3" w:themeFill="background2" w:themeFillShade="E6"/>
          </w:tcPr>
          <w:p w14:paraId="227A12FE" w14:textId="77777777" w:rsidR="00E77534" w:rsidRDefault="00E77534" w:rsidP="006565DC"/>
        </w:tc>
        <w:tc>
          <w:tcPr>
            <w:tcW w:w="1514" w:type="pct"/>
            <w:shd w:val="clear" w:color="auto" w:fill="DDD9C3" w:themeFill="background2" w:themeFillShade="E6"/>
          </w:tcPr>
          <w:p w14:paraId="50C976F3" w14:textId="4D33DFDF" w:rsidR="00E77534" w:rsidRDefault="00E77534" w:rsidP="006565DC"/>
        </w:tc>
      </w:tr>
      <w:tr w:rsidR="005317A2" w14:paraId="35B2F574" w14:textId="77777777" w:rsidTr="005317A2">
        <w:tc>
          <w:tcPr>
            <w:tcW w:w="1702" w:type="pct"/>
          </w:tcPr>
          <w:p w14:paraId="5292293C" w14:textId="5E9151C1" w:rsidR="00E77534" w:rsidRDefault="00E77534" w:rsidP="006565DC">
            <w:r>
              <w:t>Merge data from nodes</w:t>
            </w:r>
          </w:p>
        </w:tc>
        <w:tc>
          <w:tcPr>
            <w:tcW w:w="1784" w:type="pct"/>
          </w:tcPr>
          <w:p w14:paraId="4C44CAB9" w14:textId="0E422751" w:rsidR="00E77534" w:rsidRDefault="00E77534" w:rsidP="006565DC">
            <w:r>
              <w:t>Score-P aggregates files produced for nodes</w:t>
            </w:r>
          </w:p>
        </w:tc>
        <w:tc>
          <w:tcPr>
            <w:tcW w:w="1514" w:type="pct"/>
          </w:tcPr>
          <w:p w14:paraId="2C1CB18F" w14:textId="0ED8036F" w:rsidR="00E77534" w:rsidRDefault="00E77534" w:rsidP="006565DC">
            <w:r>
              <w:t>Trace files produced for each node must be merged</w:t>
            </w:r>
          </w:p>
          <w:p w14:paraId="191781AC" w14:textId="63FE0192" w:rsidR="00E77534" w:rsidRDefault="00E77534" w:rsidP="006565DC">
            <w:r>
              <w:t xml:space="preserve">Profile files for workflow components </w:t>
            </w:r>
            <w:r w:rsidR="004C358F">
              <w:t xml:space="preserve">each running </w:t>
            </w:r>
            <w:r>
              <w:t>in a single directory are merged</w:t>
            </w:r>
          </w:p>
        </w:tc>
      </w:tr>
      <w:tr w:rsidR="005317A2" w14:paraId="1EE9CBCE" w14:textId="77777777" w:rsidTr="005317A2">
        <w:tc>
          <w:tcPr>
            <w:tcW w:w="1702" w:type="pct"/>
          </w:tcPr>
          <w:p w14:paraId="5F63C34C" w14:textId="26B7D2D6" w:rsidR="00E77534" w:rsidRDefault="00E77534" w:rsidP="006565DC">
            <w:r>
              <w:t>Persistence of data</w:t>
            </w:r>
          </w:p>
        </w:tc>
        <w:tc>
          <w:tcPr>
            <w:tcW w:w="1784" w:type="pct"/>
          </w:tcPr>
          <w:p w14:paraId="114828E8" w14:textId="75202EE9" w:rsidR="00E77534" w:rsidRDefault="00E77534" w:rsidP="006565DC">
            <w:r>
              <w:t>Y</w:t>
            </w:r>
          </w:p>
        </w:tc>
        <w:tc>
          <w:tcPr>
            <w:tcW w:w="1514" w:type="pct"/>
          </w:tcPr>
          <w:p w14:paraId="358EC8BE" w14:textId="77777777" w:rsidR="00E77534" w:rsidRDefault="00E77534" w:rsidP="006565DC">
            <w:proofErr w:type="spellStart"/>
            <w:r>
              <w:t>SQLLite</w:t>
            </w:r>
            <w:proofErr w:type="spellEnd"/>
            <w:r>
              <w:t xml:space="preserve"> at each node</w:t>
            </w:r>
          </w:p>
          <w:p w14:paraId="2D7F3FAE" w14:textId="58A5C77B" w:rsidR="00E77534" w:rsidRDefault="00E77534" w:rsidP="006D192C">
            <w:proofErr w:type="spellStart"/>
            <w:r>
              <w:t>SoSFLow</w:t>
            </w:r>
            <w:proofErr w:type="spellEnd"/>
            <w:r>
              <w:t xml:space="preserve"> – under development</w:t>
            </w:r>
          </w:p>
        </w:tc>
      </w:tr>
      <w:tr w:rsidR="005317A2" w14:paraId="17E5F43B" w14:textId="77777777" w:rsidTr="005317A2">
        <w:tc>
          <w:tcPr>
            <w:tcW w:w="1702" w:type="pct"/>
          </w:tcPr>
          <w:p w14:paraId="38696E52" w14:textId="41B7EB6D" w:rsidR="00E77534" w:rsidRDefault="00E77534" w:rsidP="006565DC">
            <w:r>
              <w:t>Licensing</w:t>
            </w:r>
          </w:p>
        </w:tc>
        <w:tc>
          <w:tcPr>
            <w:tcW w:w="1784" w:type="pct"/>
          </w:tcPr>
          <w:p w14:paraId="3FBA0134" w14:textId="16796400" w:rsidR="00E77534" w:rsidRDefault="00E77534" w:rsidP="006565DC">
            <w:r>
              <w:t>New BSD Open Source</w:t>
            </w:r>
          </w:p>
        </w:tc>
        <w:tc>
          <w:tcPr>
            <w:tcW w:w="1514" w:type="pct"/>
          </w:tcPr>
          <w:p w14:paraId="0A3C5DE7" w14:textId="351D9B29" w:rsidR="00E77534" w:rsidRDefault="00E77534" w:rsidP="006565DC">
            <w:r>
              <w:t>BSD</w:t>
            </w:r>
          </w:p>
        </w:tc>
      </w:tr>
    </w:tbl>
    <w:p w14:paraId="505596EF" w14:textId="2EC3273B" w:rsidR="00A06028" w:rsidRDefault="00A06028" w:rsidP="006565DC"/>
    <w:p w14:paraId="302520A1" w14:textId="77777777" w:rsidR="00890E61" w:rsidRDefault="00890E61" w:rsidP="006565DC">
      <w:pPr>
        <w:sectPr w:rsidR="00890E61" w:rsidSect="000B6A13">
          <w:pgSz w:w="12240" w:h="15840"/>
          <w:pgMar w:top="1440" w:right="1440" w:bottom="1440" w:left="1440" w:header="720" w:footer="720" w:gutter="0"/>
          <w:cols w:space="720"/>
          <w:docGrid w:linePitch="360"/>
        </w:sectPr>
      </w:pPr>
    </w:p>
    <w:p w14:paraId="3B5F5C28" w14:textId="7C8F4C50" w:rsidR="00227E06" w:rsidRPr="00601188" w:rsidRDefault="00BD78D7" w:rsidP="00BD78D7">
      <w:pPr>
        <w:pStyle w:val="Heading2"/>
      </w:pPr>
      <w:r>
        <w:lastRenderedPageBreak/>
        <w:t>Gaps and Future development</w:t>
      </w:r>
    </w:p>
    <w:p w14:paraId="05F1C2BE" w14:textId="77777777" w:rsidR="00352CFC" w:rsidRDefault="00352CFC" w:rsidP="00601188">
      <w:pPr>
        <w:pStyle w:val="NormalWeb"/>
        <w:spacing w:before="0" w:beforeAutospacing="0" w:after="0" w:afterAutospacing="0"/>
        <w:rPr>
          <w:rFonts w:ascii="Calibri" w:hAnsi="Calibri"/>
          <w:sz w:val="22"/>
        </w:rPr>
      </w:pPr>
    </w:p>
    <w:p w14:paraId="26C89D5C" w14:textId="77777777" w:rsidR="00352CFC" w:rsidRPr="00275706" w:rsidRDefault="00352CFC" w:rsidP="00352CFC">
      <w:pPr>
        <w:pStyle w:val="Heading3"/>
      </w:pPr>
      <w:r>
        <w:t>Support for Workflows</w:t>
      </w:r>
    </w:p>
    <w:p w14:paraId="79499DF2" w14:textId="7819E481" w:rsidR="00352CFC" w:rsidRDefault="00352CFC" w:rsidP="00BE4D7B">
      <w:pPr>
        <w:pStyle w:val="NormalWeb"/>
        <w:spacing w:before="0" w:beforeAutospacing="0" w:after="0" w:afterAutospacing="0"/>
        <w:rPr>
          <w:rFonts w:ascii="Calibri" w:hAnsi="Calibri"/>
          <w:sz w:val="22"/>
        </w:rPr>
      </w:pPr>
      <w:r w:rsidRPr="00BE4D7B">
        <w:rPr>
          <w:rFonts w:ascii="Calibri" w:hAnsi="Calibri"/>
          <w:sz w:val="22"/>
        </w:rPr>
        <w:t>T</w:t>
      </w:r>
      <w:r w:rsidR="00775B02" w:rsidRPr="00BE4D7B">
        <w:rPr>
          <w:rFonts w:ascii="Calibri" w:hAnsi="Calibri"/>
          <w:sz w:val="22"/>
        </w:rPr>
        <w:t xml:space="preserve">AU </w:t>
      </w:r>
      <w:r w:rsidR="00604A39">
        <w:rPr>
          <w:rFonts w:ascii="Calibri" w:hAnsi="Calibri"/>
          <w:sz w:val="22"/>
        </w:rPr>
        <w:t>has been tested with</w:t>
      </w:r>
      <w:r w:rsidR="00775B02" w:rsidRPr="00BE4D7B">
        <w:rPr>
          <w:rFonts w:ascii="Calibri" w:hAnsi="Calibri"/>
          <w:sz w:val="22"/>
        </w:rPr>
        <w:t xml:space="preserve"> a </w:t>
      </w:r>
      <w:r w:rsidR="00F86E80" w:rsidRPr="00BE4D7B">
        <w:rPr>
          <w:rFonts w:ascii="Calibri" w:hAnsi="Calibri"/>
          <w:sz w:val="22"/>
        </w:rPr>
        <w:t xml:space="preserve">prototype </w:t>
      </w:r>
      <w:r w:rsidR="00775B02" w:rsidRPr="00BE4D7B">
        <w:rPr>
          <w:rFonts w:ascii="Calibri" w:hAnsi="Calibri"/>
          <w:sz w:val="22"/>
        </w:rPr>
        <w:t xml:space="preserve">concurrent workflow </w:t>
      </w:r>
      <w:proofErr w:type="gramStart"/>
      <w:r w:rsidR="00775B02" w:rsidRPr="00BE4D7B">
        <w:rPr>
          <w:rFonts w:ascii="Calibri" w:hAnsi="Calibri"/>
          <w:sz w:val="22"/>
        </w:rPr>
        <w:t>for  th</w:t>
      </w:r>
      <w:r w:rsidR="006713D7">
        <w:rPr>
          <w:rFonts w:ascii="Calibri" w:hAnsi="Calibri"/>
          <w:sz w:val="22"/>
        </w:rPr>
        <w:t>e</w:t>
      </w:r>
      <w:proofErr w:type="gramEnd"/>
      <w:r w:rsidR="006713D7">
        <w:rPr>
          <w:rFonts w:ascii="Calibri" w:hAnsi="Calibri"/>
          <w:sz w:val="22"/>
        </w:rPr>
        <w:t xml:space="preserve"> </w:t>
      </w:r>
      <w:proofErr w:type="spellStart"/>
      <w:r w:rsidR="006713D7">
        <w:rPr>
          <w:rFonts w:ascii="Calibri" w:hAnsi="Calibri"/>
          <w:sz w:val="22"/>
        </w:rPr>
        <w:t>NWChem</w:t>
      </w:r>
      <w:proofErr w:type="spellEnd"/>
      <w:r w:rsidR="006713D7">
        <w:rPr>
          <w:rFonts w:ascii="Calibri" w:hAnsi="Calibri"/>
          <w:sz w:val="22"/>
        </w:rPr>
        <w:t xml:space="preserve"> scientific application running 2 processes in parallel</w:t>
      </w:r>
      <w:r w:rsidR="00917D01">
        <w:rPr>
          <w:rFonts w:ascii="Calibri" w:hAnsi="Calibri"/>
          <w:sz w:val="22"/>
        </w:rPr>
        <w:t xml:space="preserve"> </w:t>
      </w:r>
      <w:r w:rsidR="00917D01" w:rsidRPr="00917D01">
        <w:rPr>
          <w:rFonts w:ascii="Calibri" w:hAnsi="Calibri"/>
          <w:b/>
          <w:sz w:val="22"/>
        </w:rPr>
        <w:t>in different directories</w:t>
      </w:r>
      <w:r w:rsidR="00917D01">
        <w:rPr>
          <w:rFonts w:ascii="Calibri" w:hAnsi="Calibri"/>
          <w:sz w:val="22"/>
        </w:rPr>
        <w:t>.</w:t>
      </w:r>
    </w:p>
    <w:p w14:paraId="61CC9538" w14:textId="77777777" w:rsidR="00B67AEE" w:rsidRPr="00BE4D7B" w:rsidRDefault="00B67AEE" w:rsidP="00BE4D7B">
      <w:pPr>
        <w:pStyle w:val="NormalWeb"/>
        <w:spacing w:before="0" w:beforeAutospacing="0" w:after="0" w:afterAutospacing="0"/>
        <w:rPr>
          <w:rFonts w:ascii="Calibri" w:hAnsi="Calibri"/>
          <w:sz w:val="22"/>
        </w:rPr>
      </w:pPr>
    </w:p>
    <w:p w14:paraId="239B7776" w14:textId="3B70F800" w:rsidR="00B67AEE" w:rsidRDefault="000E78D7" w:rsidP="00BE4D7B">
      <w:pPr>
        <w:pStyle w:val="NormalWeb"/>
        <w:spacing w:before="0" w:beforeAutospacing="0" w:after="0" w:afterAutospacing="0"/>
        <w:rPr>
          <w:rFonts w:ascii="Calibri" w:hAnsi="Calibri"/>
          <w:sz w:val="22"/>
        </w:rPr>
      </w:pPr>
      <w:r w:rsidRPr="00BE4D7B">
        <w:rPr>
          <w:rFonts w:ascii="Calibri" w:hAnsi="Calibri"/>
          <w:sz w:val="22"/>
        </w:rPr>
        <w:t>In the case of workflows, it is</w:t>
      </w:r>
      <w:r w:rsidR="0094257B" w:rsidRPr="00BE4D7B">
        <w:rPr>
          <w:rFonts w:ascii="Calibri" w:hAnsi="Calibri"/>
          <w:sz w:val="22"/>
        </w:rPr>
        <w:t xml:space="preserve"> critical that</w:t>
      </w:r>
      <w:r w:rsidRPr="00BE4D7B">
        <w:rPr>
          <w:rFonts w:ascii="Calibri" w:hAnsi="Calibri"/>
          <w:sz w:val="22"/>
        </w:rPr>
        <w:t xml:space="preserve"> identifiers for each workflow component, </w:t>
      </w:r>
      <w:r w:rsidR="00AC222B" w:rsidRPr="00BE4D7B">
        <w:rPr>
          <w:rFonts w:ascii="Calibri" w:hAnsi="Calibri"/>
          <w:sz w:val="22"/>
        </w:rPr>
        <w:t>and component instance be provided to the performance tool and preserved throughout.</w:t>
      </w:r>
      <w:r w:rsidR="00CD1A2B" w:rsidRPr="00BE4D7B">
        <w:rPr>
          <w:rFonts w:ascii="Calibri" w:hAnsi="Calibri"/>
          <w:sz w:val="22"/>
        </w:rPr>
        <w:t xml:space="preserve">  </w:t>
      </w:r>
      <w:r w:rsidR="00B67AEE">
        <w:rPr>
          <w:rFonts w:ascii="Calibri" w:hAnsi="Calibri"/>
          <w:sz w:val="22"/>
        </w:rPr>
        <w:t>TAU in particular outputs one Trace and one Profile per application each running in its own directory</w:t>
      </w:r>
      <w:r w:rsidR="00FB2ADF">
        <w:rPr>
          <w:rFonts w:ascii="Calibri" w:hAnsi="Calibri"/>
          <w:sz w:val="22"/>
        </w:rPr>
        <w:t xml:space="preserve">.  </w:t>
      </w:r>
      <w:r w:rsidR="004C358F">
        <w:rPr>
          <w:rFonts w:ascii="Calibri" w:hAnsi="Calibri"/>
          <w:sz w:val="22"/>
        </w:rPr>
        <w:t>If t</w:t>
      </w:r>
      <w:r w:rsidR="00FB2ADF">
        <w:rPr>
          <w:rFonts w:ascii="Calibri" w:hAnsi="Calibri"/>
          <w:sz w:val="22"/>
        </w:rPr>
        <w:t>wo profiling applications</w:t>
      </w:r>
      <w:r w:rsidR="00B67AEE">
        <w:rPr>
          <w:rFonts w:ascii="Calibri" w:hAnsi="Calibri"/>
          <w:sz w:val="22"/>
        </w:rPr>
        <w:t xml:space="preserve"> </w:t>
      </w:r>
      <w:r w:rsidR="00FB2ADF">
        <w:rPr>
          <w:rFonts w:ascii="Calibri" w:hAnsi="Calibri"/>
          <w:sz w:val="22"/>
        </w:rPr>
        <w:t>run in the same directory the output files get continuously</w:t>
      </w:r>
      <w:r w:rsidR="004C358F">
        <w:rPr>
          <w:rFonts w:ascii="Calibri" w:hAnsi="Calibri"/>
          <w:sz w:val="22"/>
        </w:rPr>
        <w:t xml:space="preserve"> overwritten, and data is lost.</w:t>
      </w:r>
    </w:p>
    <w:p w14:paraId="771E9DA0" w14:textId="77777777" w:rsidR="00B67AEE" w:rsidRDefault="00B67AEE" w:rsidP="00BE4D7B">
      <w:pPr>
        <w:pStyle w:val="NormalWeb"/>
        <w:spacing w:before="0" w:beforeAutospacing="0" w:after="0" w:afterAutospacing="0"/>
        <w:rPr>
          <w:rFonts w:ascii="Calibri" w:hAnsi="Calibri"/>
          <w:sz w:val="22"/>
        </w:rPr>
      </w:pPr>
    </w:p>
    <w:p w14:paraId="263CAD15" w14:textId="77777777" w:rsidR="00FB2ADF" w:rsidRDefault="00B67AEE" w:rsidP="00BE4D7B">
      <w:pPr>
        <w:pStyle w:val="NormalWeb"/>
        <w:spacing w:before="0" w:beforeAutospacing="0" w:after="0" w:afterAutospacing="0"/>
        <w:rPr>
          <w:rFonts w:ascii="Calibri" w:hAnsi="Calibri"/>
          <w:sz w:val="22"/>
        </w:rPr>
      </w:pPr>
      <w:r>
        <w:rPr>
          <w:rFonts w:ascii="Calibri" w:hAnsi="Calibri"/>
          <w:sz w:val="22"/>
        </w:rPr>
        <w:t xml:space="preserve">In the case of very large workflows running up to a 1000 applications concurrently, </w:t>
      </w:r>
      <w:r w:rsidR="00FB2ADF">
        <w:rPr>
          <w:rFonts w:ascii="Calibri" w:hAnsi="Calibri"/>
          <w:sz w:val="22"/>
        </w:rPr>
        <w:t>it is not feasible to ask scientific users to re-</w:t>
      </w:r>
      <w:proofErr w:type="spellStart"/>
      <w:r w:rsidR="00FB2ADF">
        <w:rPr>
          <w:rFonts w:ascii="Calibri" w:hAnsi="Calibri"/>
          <w:sz w:val="22"/>
        </w:rPr>
        <w:t>organise</w:t>
      </w:r>
      <w:proofErr w:type="spellEnd"/>
      <w:r w:rsidR="00FB2ADF">
        <w:rPr>
          <w:rFonts w:ascii="Calibri" w:hAnsi="Calibri"/>
          <w:sz w:val="22"/>
        </w:rPr>
        <w:t xml:space="preserve"> their workflows to run each process in a separate directory.</w:t>
      </w:r>
    </w:p>
    <w:p w14:paraId="33F46777" w14:textId="77777777" w:rsidR="00FB2ADF" w:rsidRDefault="00FB2ADF" w:rsidP="00BE4D7B">
      <w:pPr>
        <w:pStyle w:val="NormalWeb"/>
        <w:spacing w:before="0" w:beforeAutospacing="0" w:after="0" w:afterAutospacing="0"/>
        <w:rPr>
          <w:rFonts w:ascii="Calibri" w:hAnsi="Calibri"/>
          <w:sz w:val="22"/>
        </w:rPr>
      </w:pPr>
    </w:p>
    <w:p w14:paraId="5880844B" w14:textId="7CA6AA05" w:rsidR="00B67AEE" w:rsidRDefault="00FB2ADF" w:rsidP="00BE4D7B">
      <w:pPr>
        <w:pStyle w:val="NormalWeb"/>
        <w:spacing w:before="0" w:beforeAutospacing="0" w:after="0" w:afterAutospacing="0"/>
        <w:rPr>
          <w:rFonts w:ascii="Calibri" w:hAnsi="Calibri"/>
          <w:sz w:val="22"/>
        </w:rPr>
      </w:pPr>
      <w:r>
        <w:rPr>
          <w:rFonts w:ascii="Calibri" w:hAnsi="Calibri"/>
          <w:sz w:val="22"/>
        </w:rPr>
        <w:t xml:space="preserve">We recommend the use of a naming scheme for the output files that would </w:t>
      </w:r>
      <w:proofErr w:type="spellStart"/>
      <w:r>
        <w:rPr>
          <w:rFonts w:ascii="Calibri" w:hAnsi="Calibri"/>
          <w:sz w:val="22"/>
        </w:rPr>
        <w:t>allows</w:t>
      </w:r>
      <w:proofErr w:type="spellEnd"/>
      <w:r>
        <w:rPr>
          <w:rFonts w:ascii="Calibri" w:hAnsi="Calibri"/>
          <w:sz w:val="22"/>
        </w:rPr>
        <w:t xml:space="preserve"> distinguishing between </w:t>
      </w:r>
      <w:r w:rsidR="00F22087">
        <w:rPr>
          <w:rFonts w:ascii="Calibri" w:hAnsi="Calibri"/>
          <w:sz w:val="22"/>
        </w:rPr>
        <w:t xml:space="preserve">various applications </w:t>
      </w:r>
      <w:r w:rsidR="005B53D6">
        <w:rPr>
          <w:rFonts w:ascii="Calibri" w:hAnsi="Calibri"/>
          <w:sz w:val="22"/>
        </w:rPr>
        <w:t>that are part of</w:t>
      </w:r>
      <w:r w:rsidR="00F22087">
        <w:rPr>
          <w:rFonts w:ascii="Calibri" w:hAnsi="Calibri"/>
          <w:sz w:val="22"/>
        </w:rPr>
        <w:t xml:space="preserve"> the same workflow run in a single directory.  Ideally, the name of the executable, the process ID and the node ID should be used in the naming scheme to help keep track of what we are measuring.</w:t>
      </w:r>
      <w:r w:rsidR="00B67AEE">
        <w:rPr>
          <w:rFonts w:ascii="Calibri" w:hAnsi="Calibri"/>
          <w:sz w:val="22"/>
        </w:rPr>
        <w:t xml:space="preserve"> </w:t>
      </w:r>
    </w:p>
    <w:p w14:paraId="3A537E0E" w14:textId="77777777" w:rsidR="00B67AEE" w:rsidRDefault="00B67AEE" w:rsidP="00BE4D7B">
      <w:pPr>
        <w:pStyle w:val="NormalWeb"/>
        <w:spacing w:before="0" w:beforeAutospacing="0" w:after="0" w:afterAutospacing="0"/>
        <w:rPr>
          <w:rFonts w:ascii="Calibri" w:hAnsi="Calibri"/>
          <w:sz w:val="22"/>
        </w:rPr>
      </w:pPr>
    </w:p>
    <w:p w14:paraId="275C8A29" w14:textId="5F0AF396" w:rsidR="00BE4D7B" w:rsidRPr="009F31B9" w:rsidRDefault="00CD1A2B" w:rsidP="00BE4D7B">
      <w:pPr>
        <w:pStyle w:val="NormalWeb"/>
        <w:spacing w:before="0" w:beforeAutospacing="0" w:after="0" w:afterAutospacing="0"/>
        <w:rPr>
          <w:rFonts w:ascii="Calibri" w:hAnsi="Calibri"/>
          <w:sz w:val="22"/>
        </w:rPr>
      </w:pPr>
      <w:r w:rsidRPr="00BE4D7B">
        <w:rPr>
          <w:rFonts w:ascii="Calibri" w:hAnsi="Calibri"/>
          <w:sz w:val="22"/>
        </w:rPr>
        <w:t xml:space="preserve">We </w:t>
      </w:r>
      <w:r w:rsidR="00F22087">
        <w:rPr>
          <w:rFonts w:ascii="Calibri" w:hAnsi="Calibri"/>
          <w:sz w:val="22"/>
        </w:rPr>
        <w:t xml:space="preserve">also </w:t>
      </w:r>
      <w:r w:rsidRPr="00BE4D7B">
        <w:rPr>
          <w:rFonts w:ascii="Calibri" w:hAnsi="Calibri"/>
          <w:sz w:val="22"/>
        </w:rPr>
        <w:t>recommend the use of a workflow system to provide identifiers</w:t>
      </w:r>
      <w:r w:rsidR="009F31B9" w:rsidRPr="009F31B9">
        <w:rPr>
          <w:rFonts w:ascii="Calibri" w:hAnsi="Calibri"/>
          <w:sz w:val="22"/>
        </w:rPr>
        <w:t xml:space="preserve"> to each component that will be especially useful when running large workflows.</w:t>
      </w:r>
    </w:p>
    <w:p w14:paraId="7CEAC219" w14:textId="242CFFD8" w:rsidR="0094257B" w:rsidRDefault="00AC222B" w:rsidP="00BE4D7B">
      <w:pPr>
        <w:pStyle w:val="NormalWeb"/>
        <w:spacing w:before="0" w:beforeAutospacing="0" w:after="0" w:afterAutospacing="0"/>
      </w:pPr>
      <w:r>
        <w:t xml:space="preserve"> </w:t>
      </w:r>
    </w:p>
    <w:p w14:paraId="18A54FF0" w14:textId="0DE5B523" w:rsidR="00C268F9" w:rsidRDefault="00C268F9" w:rsidP="00352CFC">
      <w:pPr>
        <w:pStyle w:val="Heading3"/>
      </w:pPr>
      <w:r>
        <w:t>Metrics</w:t>
      </w:r>
    </w:p>
    <w:p w14:paraId="4062B2E4" w14:textId="77777777" w:rsidR="00C268F9" w:rsidRDefault="00C268F9" w:rsidP="00C268F9">
      <w:pPr>
        <w:pStyle w:val="NormalWeb"/>
        <w:spacing w:before="0" w:beforeAutospacing="0" w:after="0" w:afterAutospacing="0"/>
        <w:rPr>
          <w:rFonts w:ascii="Calibri" w:hAnsi="Calibri"/>
          <w:sz w:val="22"/>
        </w:rPr>
      </w:pPr>
      <w:r w:rsidRPr="00BE4D7B">
        <w:rPr>
          <w:rFonts w:ascii="Calibri" w:hAnsi="Calibri"/>
          <w:sz w:val="22"/>
        </w:rPr>
        <w:t>The execution time of an application per node, per thread and per code region can be deduced from available metrics, providing that the user has compiled the application with the correct flag</w:t>
      </w:r>
      <w:r>
        <w:rPr>
          <w:rFonts w:ascii="Calibri" w:hAnsi="Calibri"/>
          <w:sz w:val="22"/>
        </w:rPr>
        <w:t>s</w:t>
      </w:r>
      <w:r w:rsidRPr="00BE4D7B">
        <w:rPr>
          <w:rFonts w:ascii="Calibri" w:hAnsi="Calibri"/>
          <w:sz w:val="22"/>
        </w:rPr>
        <w:t xml:space="preserve"> to export the names rather than the addresses.  </w:t>
      </w:r>
    </w:p>
    <w:p w14:paraId="2575B0FE" w14:textId="77777777" w:rsidR="00C268F9" w:rsidRPr="00BE4D7B" w:rsidRDefault="00C268F9" w:rsidP="00C268F9">
      <w:pPr>
        <w:pStyle w:val="NormalWeb"/>
        <w:spacing w:before="0" w:beforeAutospacing="0" w:after="0" w:afterAutospacing="0"/>
        <w:rPr>
          <w:rFonts w:ascii="Calibri" w:hAnsi="Calibri"/>
          <w:sz w:val="22"/>
        </w:rPr>
      </w:pPr>
    </w:p>
    <w:p w14:paraId="18F86FCC" w14:textId="244AC2C0" w:rsidR="00C268F9" w:rsidRDefault="00C268F9" w:rsidP="00C268F9">
      <w:pPr>
        <w:pStyle w:val="NormalWeb"/>
        <w:spacing w:before="0" w:beforeAutospacing="0" w:after="0" w:afterAutospacing="0"/>
        <w:rPr>
          <w:rFonts w:ascii="Calibri" w:hAnsi="Calibri"/>
          <w:sz w:val="22"/>
        </w:rPr>
      </w:pPr>
      <w:r w:rsidRPr="00BE4D7B">
        <w:rPr>
          <w:rFonts w:ascii="Calibri" w:hAnsi="Calibri"/>
          <w:sz w:val="22"/>
        </w:rPr>
        <w:t>With communication strictly defined as MPI calls, total communication times per application per node can be obtained by aggregating message performance.</w:t>
      </w:r>
    </w:p>
    <w:p w14:paraId="631DF339" w14:textId="77777777" w:rsidR="00C268F9" w:rsidRPr="00C268F9" w:rsidRDefault="00C268F9" w:rsidP="00C268F9">
      <w:pPr>
        <w:pStyle w:val="NormalWeb"/>
        <w:spacing w:before="0" w:beforeAutospacing="0" w:after="0" w:afterAutospacing="0"/>
        <w:rPr>
          <w:rFonts w:ascii="Calibri" w:hAnsi="Calibri"/>
          <w:sz w:val="22"/>
        </w:rPr>
      </w:pPr>
    </w:p>
    <w:p w14:paraId="680C0C56" w14:textId="6C7DFA0C" w:rsidR="00601188" w:rsidRPr="002D5F31" w:rsidRDefault="00352CFC" w:rsidP="00352CFC">
      <w:pPr>
        <w:pStyle w:val="Heading3"/>
        <w:rPr>
          <w:rFonts w:ascii="Calibri" w:hAnsi="Calibri"/>
        </w:rPr>
      </w:pPr>
      <w:r>
        <w:t>API</w:t>
      </w:r>
    </w:p>
    <w:p w14:paraId="31423F98" w14:textId="282A1AA7" w:rsidR="00601188" w:rsidRPr="002D5F31" w:rsidRDefault="00601188" w:rsidP="00601188">
      <w:pPr>
        <w:pStyle w:val="NormalWeb"/>
        <w:spacing w:before="0" w:beforeAutospacing="0" w:after="0" w:afterAutospacing="0"/>
        <w:rPr>
          <w:rFonts w:ascii="Calibri" w:hAnsi="Calibri"/>
          <w:sz w:val="22"/>
        </w:rPr>
      </w:pPr>
      <w:r w:rsidRPr="002D5F31">
        <w:rPr>
          <w:rFonts w:ascii="Calibri" w:hAnsi="Calibri"/>
          <w:sz w:val="22"/>
        </w:rPr>
        <w:t xml:space="preserve">Specific for CODAR:  an API to the raw data to get the data from </w:t>
      </w:r>
      <w:proofErr w:type="spellStart"/>
      <w:r w:rsidRPr="002D5F31">
        <w:rPr>
          <w:rFonts w:ascii="Calibri" w:hAnsi="Calibri"/>
          <w:sz w:val="22"/>
        </w:rPr>
        <w:t>ProvEn</w:t>
      </w:r>
      <w:proofErr w:type="spellEnd"/>
      <w:r w:rsidRPr="002D5F31">
        <w:rPr>
          <w:rFonts w:ascii="Calibri" w:hAnsi="Calibri"/>
          <w:sz w:val="22"/>
        </w:rPr>
        <w:t xml:space="preserve"> server, and for data analysis and </w:t>
      </w:r>
      <w:proofErr w:type="spellStart"/>
      <w:r w:rsidRPr="002D5F31">
        <w:rPr>
          <w:rFonts w:ascii="Calibri" w:hAnsi="Calibri"/>
          <w:sz w:val="22"/>
        </w:rPr>
        <w:t>viz</w:t>
      </w:r>
      <w:proofErr w:type="spellEnd"/>
      <w:r w:rsidRPr="002D5F31">
        <w:rPr>
          <w:rFonts w:ascii="Calibri" w:hAnsi="Calibri"/>
          <w:sz w:val="22"/>
        </w:rPr>
        <w:t xml:space="preserve"> online, with well-documented for API and data format</w:t>
      </w:r>
      <w:r w:rsidR="00F22087">
        <w:rPr>
          <w:rFonts w:ascii="Calibri" w:hAnsi="Calibri"/>
          <w:sz w:val="22"/>
        </w:rPr>
        <w:t xml:space="preserve"> would also be useful to enable provenance inquiries.</w:t>
      </w:r>
    </w:p>
    <w:p w14:paraId="558E89D4" w14:textId="77777777" w:rsidR="00601188" w:rsidRPr="002D5F31" w:rsidRDefault="00601188" w:rsidP="00601188">
      <w:pPr>
        <w:pStyle w:val="NormalWeb"/>
        <w:spacing w:before="0" w:beforeAutospacing="0" w:after="0" w:afterAutospacing="0"/>
        <w:rPr>
          <w:rFonts w:ascii="Calibri" w:hAnsi="Calibri"/>
          <w:sz w:val="22"/>
        </w:rPr>
      </w:pPr>
    </w:p>
    <w:p w14:paraId="206F8ACE" w14:textId="589C1F1B" w:rsidR="00BD78D7" w:rsidRDefault="00352CFC" w:rsidP="00601188">
      <w:pPr>
        <w:pStyle w:val="NormalWeb"/>
        <w:spacing w:before="0" w:beforeAutospacing="0" w:after="0" w:afterAutospacing="0"/>
        <w:rPr>
          <w:rStyle w:val="Heading3Char"/>
        </w:rPr>
      </w:pPr>
      <w:r>
        <w:rPr>
          <w:rStyle w:val="Heading3Char"/>
        </w:rPr>
        <w:t>Data persisting</w:t>
      </w:r>
    </w:p>
    <w:p w14:paraId="37EEA0D0" w14:textId="77777777" w:rsidR="00352CFC" w:rsidRPr="002D5F31" w:rsidRDefault="00352CFC" w:rsidP="00601188">
      <w:pPr>
        <w:pStyle w:val="NormalWeb"/>
        <w:spacing w:before="0" w:beforeAutospacing="0" w:after="0" w:afterAutospacing="0"/>
        <w:rPr>
          <w:rFonts w:ascii="Calibri" w:hAnsi="Calibri"/>
          <w:sz w:val="22"/>
        </w:rPr>
      </w:pPr>
    </w:p>
    <w:p w14:paraId="125E60AF" w14:textId="15CF9FD6" w:rsidR="000B4BBF" w:rsidRDefault="000B4BBF" w:rsidP="00601188">
      <w:pPr>
        <w:pStyle w:val="NormalWeb"/>
        <w:spacing w:before="0" w:beforeAutospacing="0" w:after="0" w:afterAutospacing="0"/>
        <w:rPr>
          <w:rFonts w:ascii="Calibri" w:hAnsi="Calibri"/>
          <w:sz w:val="22"/>
        </w:rPr>
      </w:pPr>
      <w:r>
        <w:rPr>
          <w:rFonts w:ascii="Calibri" w:hAnsi="Calibri"/>
          <w:sz w:val="22"/>
        </w:rPr>
        <w:t>Persisting all metrics produced in trace files requires data to be reduced due to the large volumes produced by performance tools.  If the performance tools are run with data reduction, it is imperative that the data reduction process supports the transfer of all metadata and metric names produced by the performance tools in order to enable future aggregation of time spent per node, code region, thread, etc.</w:t>
      </w:r>
    </w:p>
    <w:p w14:paraId="59338C1D" w14:textId="77777777" w:rsidR="000B4BBF" w:rsidRDefault="000B4BBF" w:rsidP="00601188">
      <w:pPr>
        <w:pStyle w:val="NormalWeb"/>
        <w:spacing w:before="0" w:beforeAutospacing="0" w:after="0" w:afterAutospacing="0"/>
        <w:rPr>
          <w:rFonts w:ascii="Calibri" w:hAnsi="Calibri"/>
          <w:sz w:val="22"/>
        </w:rPr>
      </w:pPr>
    </w:p>
    <w:p w14:paraId="5B98A6B7" w14:textId="1B27E696" w:rsidR="00601188" w:rsidRDefault="002A672C" w:rsidP="00601188">
      <w:pPr>
        <w:pStyle w:val="NormalWeb"/>
        <w:spacing w:before="0" w:beforeAutospacing="0" w:after="0" w:afterAutospacing="0"/>
        <w:rPr>
          <w:rFonts w:ascii="Calibri" w:hAnsi="Calibri"/>
          <w:sz w:val="22"/>
        </w:rPr>
      </w:pPr>
      <w:r>
        <w:rPr>
          <w:rFonts w:ascii="Calibri" w:hAnsi="Calibri"/>
          <w:sz w:val="22"/>
        </w:rPr>
        <w:t xml:space="preserve">In order to enable historical analysis of performance data, these data must be persisted in a </w:t>
      </w:r>
      <w:proofErr w:type="spellStart"/>
      <w:r>
        <w:rPr>
          <w:rFonts w:ascii="Calibri" w:hAnsi="Calibri"/>
          <w:sz w:val="22"/>
        </w:rPr>
        <w:t>queriable</w:t>
      </w:r>
      <w:proofErr w:type="spellEnd"/>
      <w:r>
        <w:rPr>
          <w:rFonts w:ascii="Calibri" w:hAnsi="Calibri"/>
          <w:sz w:val="22"/>
        </w:rPr>
        <w:t xml:space="preserve"> system.  TAU currently uses SQLite process at each node for such task.  </w:t>
      </w:r>
      <w:proofErr w:type="spellStart"/>
      <w:r>
        <w:rPr>
          <w:rFonts w:ascii="Calibri" w:hAnsi="Calibri"/>
          <w:sz w:val="22"/>
        </w:rPr>
        <w:t>SoSFlow</w:t>
      </w:r>
      <w:proofErr w:type="spellEnd"/>
      <w:r>
        <w:rPr>
          <w:rFonts w:ascii="Calibri" w:hAnsi="Calibri"/>
          <w:sz w:val="22"/>
        </w:rPr>
        <w:t xml:space="preserve">, another system </w:t>
      </w:r>
      <w:r>
        <w:rPr>
          <w:rFonts w:ascii="Calibri" w:hAnsi="Calibri"/>
          <w:sz w:val="22"/>
        </w:rPr>
        <w:lastRenderedPageBreak/>
        <w:t>designed to perform such task is described in this paper</w:t>
      </w:r>
      <w:r w:rsidR="00AC515A">
        <w:rPr>
          <w:rFonts w:ascii="Calibri" w:hAnsi="Calibri"/>
          <w:sz w:val="22"/>
        </w:rPr>
        <w:t xml:space="preserve"> </w:t>
      </w:r>
      <w:r w:rsidR="00AC515A">
        <w:rPr>
          <w:rFonts w:ascii="Calibri" w:hAnsi="Calibri"/>
          <w:sz w:val="22"/>
        </w:rPr>
        <w:fldChar w:fldCharType="begin"/>
      </w:r>
      <w:r w:rsidR="00AC515A">
        <w:rPr>
          <w:rFonts w:ascii="Calibri" w:hAnsi="Calibri"/>
          <w:sz w:val="22"/>
        </w:rPr>
        <w:instrText xml:space="preserve"> ADDIN EN.CITE &lt;EndNote&gt;&lt;Cite&gt;&lt;Author&gt;Wood&lt;/Author&gt;&lt;Year&gt;2016&lt;/Year&gt;&lt;RecNum&gt;344&lt;/RecNum&gt;&lt;DisplayText&gt;[1]&lt;/DisplayText&gt;&lt;record&gt;&lt;rec-number&gt;344&lt;/rec-number&gt;&lt;foreign-keys&gt;&lt;key app="EN" db-id="9w0dazzpt9xsv2ex25r5vdt5pfwrwdf22zee" timestamp="1488213503"&gt;344&lt;/key&gt;&lt;/foreign-keys&gt;&lt;ref-type name="Conference Proceedings"&gt;10&lt;/ref-type&gt;&lt;contributors&gt;&lt;authors&gt;&lt;author&gt;Wood, Chad&lt;/author&gt;&lt;author&gt;Sane, Sudhanshu&lt;/author&gt;&lt;author&gt;Ellsworth, Daniel&lt;/author&gt;&lt;author&gt;Gimenez, Alfredo&lt;/author&gt;&lt;author&gt;Huck, Kevin&lt;/author&gt;&lt;author&gt;Gamblin, Todd&lt;/author&gt;&lt;author&gt;Malony, Allen&lt;/author&gt;&lt;/authors&gt;&lt;/contributors&gt;&lt;titles&gt;&lt;title&gt;A scalable observation system for introspection and in situ analytics&lt;/title&gt;&lt;secondary-title&gt;Proceedings of the 5th Workshop on Extreme-Scale Programming Tools&lt;/secondary-title&gt;&lt;/titles&gt;&lt;pages&gt;42-49&lt;/pages&gt;&lt;dates&gt;&lt;year&gt;2016&lt;/year&gt;&lt;/dates&gt;&lt;publisher&gt;IEEE Press&lt;/publisher&gt;&lt;isbn&gt;150903918X&lt;/isbn&gt;&lt;urls&gt;&lt;/urls&gt;&lt;/record&gt;&lt;/Cite&gt;&lt;/EndNote&gt;</w:instrText>
      </w:r>
      <w:r w:rsidR="00AC515A">
        <w:rPr>
          <w:rFonts w:ascii="Calibri" w:hAnsi="Calibri"/>
          <w:sz w:val="22"/>
        </w:rPr>
        <w:fldChar w:fldCharType="separate"/>
      </w:r>
      <w:r w:rsidR="00AC515A">
        <w:rPr>
          <w:rFonts w:ascii="Calibri" w:hAnsi="Calibri"/>
          <w:noProof/>
          <w:sz w:val="22"/>
        </w:rPr>
        <w:t>[1]</w:t>
      </w:r>
      <w:r w:rsidR="00AC515A">
        <w:rPr>
          <w:rFonts w:ascii="Calibri" w:hAnsi="Calibri"/>
          <w:sz w:val="22"/>
        </w:rPr>
        <w:fldChar w:fldCharType="end"/>
      </w:r>
      <w:r>
        <w:rPr>
          <w:rFonts w:ascii="Calibri" w:hAnsi="Calibri"/>
          <w:sz w:val="22"/>
        </w:rPr>
        <w:t xml:space="preserve">.  </w:t>
      </w:r>
      <w:proofErr w:type="spellStart"/>
      <w:r>
        <w:rPr>
          <w:rFonts w:ascii="Calibri" w:hAnsi="Calibri"/>
          <w:sz w:val="22"/>
        </w:rPr>
        <w:t>Continous</w:t>
      </w:r>
      <w:proofErr w:type="spellEnd"/>
      <w:r>
        <w:rPr>
          <w:rFonts w:ascii="Calibri" w:hAnsi="Calibri"/>
          <w:sz w:val="22"/>
        </w:rPr>
        <w:t xml:space="preserve"> development of </w:t>
      </w:r>
      <w:proofErr w:type="spellStart"/>
      <w:r>
        <w:rPr>
          <w:rFonts w:ascii="Calibri" w:hAnsi="Calibri"/>
          <w:sz w:val="22"/>
        </w:rPr>
        <w:t>SoSFlow</w:t>
      </w:r>
      <w:proofErr w:type="spellEnd"/>
      <w:r>
        <w:rPr>
          <w:rFonts w:ascii="Calibri" w:hAnsi="Calibri"/>
          <w:sz w:val="22"/>
        </w:rPr>
        <w:t xml:space="preserve"> is encouraged.  </w:t>
      </w:r>
    </w:p>
    <w:p w14:paraId="422FAD17" w14:textId="77777777" w:rsidR="009F31B9" w:rsidRPr="00AC515A" w:rsidRDefault="009F31B9" w:rsidP="00601188">
      <w:pPr>
        <w:pStyle w:val="NormalWeb"/>
        <w:spacing w:before="0" w:beforeAutospacing="0" w:after="0" w:afterAutospacing="0"/>
        <w:rPr>
          <w:rFonts w:ascii="Calibri" w:hAnsi="Calibri"/>
          <w:sz w:val="22"/>
        </w:rPr>
      </w:pPr>
    </w:p>
    <w:p w14:paraId="532C6E33" w14:textId="06D2DE0C" w:rsidR="00AC515A" w:rsidRPr="0056198E" w:rsidRDefault="0056198E" w:rsidP="0056198E">
      <w:pPr>
        <w:pStyle w:val="NormalWeb"/>
        <w:spacing w:before="0" w:beforeAutospacing="0" w:after="0" w:afterAutospacing="0"/>
        <w:rPr>
          <w:rStyle w:val="Heading3Char"/>
        </w:rPr>
      </w:pPr>
      <w:r w:rsidRPr="0056198E">
        <w:rPr>
          <w:rStyle w:val="Heading3Char"/>
        </w:rPr>
        <w:t>Visualization</w:t>
      </w:r>
    </w:p>
    <w:p w14:paraId="38E6BC4E" w14:textId="51545A6B" w:rsidR="0056198E" w:rsidRDefault="0056198E">
      <w:r>
        <w:t xml:space="preserve">The reader is referred to Wei Xu’s </w:t>
      </w:r>
      <w:r w:rsidR="000F53EF">
        <w:t xml:space="preserve">May 31 </w:t>
      </w:r>
      <w:r>
        <w:t>report (BNL) “Survey of performance visualization</w:t>
      </w:r>
      <w:proofErr w:type="gramStart"/>
      <w:r>
        <w:t xml:space="preserve">,”  </w:t>
      </w:r>
      <w:r w:rsidR="000F53EF">
        <w:t>for</w:t>
      </w:r>
      <w:proofErr w:type="gramEnd"/>
      <w:r w:rsidR="000F53EF">
        <w:t xml:space="preserve"> a detailed analysis of existing visualization tools for performance metrics.</w:t>
      </w:r>
    </w:p>
    <w:p w14:paraId="2C1D9D7A" w14:textId="1EA2752B" w:rsidR="000F53EF" w:rsidRDefault="000F53EF">
      <w:proofErr w:type="spellStart"/>
      <w:r>
        <w:t>Fromthis</w:t>
      </w:r>
      <w:proofErr w:type="spellEnd"/>
      <w:r>
        <w:t xml:space="preserve"> report, we gather that existing tools can visualize single applications but not workflows composing serial or parallel executions as is required by our scientific use cases.   These tools lack the ability to illustrate workflow structure, I/O and metadata between workflow components.</w:t>
      </w:r>
    </w:p>
    <w:p w14:paraId="28C6726B" w14:textId="4AB669E9" w:rsidR="00AC515A" w:rsidRDefault="000C3025" w:rsidP="000C3025">
      <w:pPr>
        <w:pStyle w:val="Heading2"/>
      </w:pPr>
      <w:r>
        <w:t>References:</w:t>
      </w:r>
    </w:p>
    <w:p w14:paraId="394802B3" w14:textId="64C5CEFF" w:rsidR="00AC515A" w:rsidRPr="00AC515A" w:rsidRDefault="00AC515A" w:rsidP="00AC515A">
      <w:pPr>
        <w:pStyle w:val="EndNoteBibliography"/>
        <w:rPr>
          <w:noProof/>
        </w:rPr>
      </w:pPr>
      <w:r>
        <w:fldChar w:fldCharType="begin"/>
      </w:r>
      <w:r>
        <w:instrText xml:space="preserve"> ADDIN EN.REFLIST </w:instrText>
      </w:r>
      <w:r>
        <w:fldChar w:fldCharType="separate"/>
      </w:r>
      <w:r w:rsidRPr="00AC515A">
        <w:rPr>
          <w:noProof/>
        </w:rPr>
        <w:t>1</w:t>
      </w:r>
      <w:r w:rsidRPr="00AC515A">
        <w:rPr>
          <w:noProof/>
        </w:rPr>
        <w:tab/>
        <w:t>Wood, C., Sane, S., Ellsworth, D., Gimenez, A., Huck, K., Gamblin, T., and Malony, A.: ‘A scalable observation system for introspection and in situ analytics’, in Editor (Ed.)^(Eds.): ‘Book A scalable observation system for introspection and in situ analytics’ (IEEE Press, 2016, edn.), pp. 42-49</w:t>
      </w:r>
      <w:r>
        <w:rPr>
          <w:noProof/>
        </w:rPr>
        <w:t>.</w:t>
      </w:r>
    </w:p>
    <w:p w14:paraId="33A59509" w14:textId="493BFA7F" w:rsidR="00D24841" w:rsidRDefault="00AC515A">
      <w:r>
        <w:fldChar w:fldCharType="end"/>
      </w:r>
    </w:p>
    <w:p w14:paraId="1D05C476" w14:textId="77777777" w:rsidR="00D24841" w:rsidRDefault="00D24841">
      <w:r>
        <w:br w:type="page"/>
      </w:r>
    </w:p>
    <w:p w14:paraId="37E46F80" w14:textId="0B27E851" w:rsidR="00B77D00" w:rsidRDefault="00B77D00" w:rsidP="00B77D00">
      <w:pPr>
        <w:jc w:val="center"/>
        <w:rPr>
          <w:b/>
          <w:sz w:val="24"/>
          <w:szCs w:val="24"/>
        </w:rPr>
      </w:pPr>
      <w:r>
        <w:rPr>
          <w:b/>
          <w:sz w:val="24"/>
          <w:szCs w:val="24"/>
        </w:rPr>
        <w:lastRenderedPageBreak/>
        <w:t>APPENDIX A</w:t>
      </w:r>
      <w:r w:rsidR="00E91B95">
        <w:rPr>
          <w:b/>
          <w:sz w:val="24"/>
          <w:szCs w:val="24"/>
        </w:rPr>
        <w:t>: instrumentation with Score-P</w:t>
      </w:r>
    </w:p>
    <w:p w14:paraId="42C84760" w14:textId="4AE37FC5" w:rsidR="005D7D64" w:rsidRPr="005D7D64" w:rsidRDefault="005D7D64" w:rsidP="005D7D64">
      <w:pPr>
        <w:spacing w:after="0" w:line="240" w:lineRule="auto"/>
        <w:rPr>
          <w:rFonts w:ascii="-webkit-standard" w:hAnsi="-webkit-standard" w:cs="Times New Roman"/>
          <w:color w:val="000000"/>
        </w:rPr>
      </w:pPr>
      <w:r>
        <w:rPr>
          <w:rFonts w:ascii="-webkit-standard" w:hAnsi="-webkit-standard" w:cs="Times New Roman"/>
          <w:color w:val="000000"/>
        </w:rPr>
        <w:t xml:space="preserve">This example is </w:t>
      </w:r>
      <w:r w:rsidR="005317A2">
        <w:rPr>
          <w:rFonts w:ascii="-webkit-standard" w:hAnsi="-webkit-standard" w:cs="Times New Roman"/>
          <w:color w:val="000000"/>
        </w:rPr>
        <w:t>provided</w:t>
      </w:r>
      <w:r>
        <w:rPr>
          <w:rFonts w:ascii="-webkit-standard" w:hAnsi="-webkit-standard" w:cs="Times New Roman"/>
          <w:color w:val="000000"/>
        </w:rPr>
        <w:t xml:space="preserve"> courtesy of Jean-Francois </w:t>
      </w:r>
      <w:proofErr w:type="spellStart"/>
      <w:r>
        <w:rPr>
          <w:rFonts w:ascii="-webkit-standard" w:hAnsi="-webkit-standard" w:cs="Times New Roman"/>
          <w:color w:val="000000"/>
        </w:rPr>
        <w:t>Paquet</w:t>
      </w:r>
      <w:proofErr w:type="spellEnd"/>
      <w:r>
        <w:rPr>
          <w:rFonts w:ascii="-webkit-standard" w:hAnsi="-webkit-standard" w:cs="Times New Roman"/>
          <w:color w:val="000000"/>
        </w:rPr>
        <w:t xml:space="preserve">, Stony Brook </w:t>
      </w:r>
      <w:r w:rsidR="00D6273B">
        <w:rPr>
          <w:rFonts w:ascii="-webkit-standard" w:hAnsi="-webkit-standard" w:cs="Times New Roman"/>
          <w:color w:val="000000"/>
        </w:rPr>
        <w:t xml:space="preserve">and Duke </w:t>
      </w:r>
      <w:r>
        <w:rPr>
          <w:rFonts w:ascii="-webkit-standard" w:hAnsi="-webkit-standard" w:cs="Times New Roman"/>
          <w:color w:val="000000"/>
        </w:rPr>
        <w:t>University</w:t>
      </w:r>
      <w:r w:rsidRPr="005D7D64">
        <w:rPr>
          <w:rFonts w:ascii="-webkit-standard" w:hAnsi="-webkit-standard" w:cs="Times New Roman"/>
          <w:color w:val="000000"/>
        </w:rPr>
        <w:t>.</w:t>
      </w:r>
    </w:p>
    <w:p w14:paraId="18670039"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 </w:t>
      </w:r>
    </w:p>
    <w:p w14:paraId="42805616" w14:textId="116CA503"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The code</w:t>
      </w:r>
      <w:r w:rsidR="00D6273B">
        <w:rPr>
          <w:rFonts w:ascii="-webkit-standard" w:hAnsi="-webkit-standard" w:cs="Times New Roman"/>
          <w:color w:val="000000"/>
        </w:rPr>
        <w:t xml:space="preserve"> </w:t>
      </w:r>
      <w:r w:rsidR="00D6273B">
        <w:rPr>
          <w:rFonts w:ascii="-webkit-standard" w:hAnsi="-webkit-standard" w:cs="Times New Roman" w:hint="eastAsia"/>
          <w:color w:val="000000"/>
        </w:rPr>
        <w:t>profiled</w:t>
      </w:r>
      <w:r w:rsidR="00D6273B">
        <w:rPr>
          <w:rFonts w:ascii="-webkit-standard" w:hAnsi="-webkit-standard" w:cs="Times New Roman"/>
          <w:color w:val="000000"/>
        </w:rPr>
        <w:t xml:space="preserve"> with Score-P v.3.1</w:t>
      </w:r>
      <w:r w:rsidRPr="005D7D64">
        <w:rPr>
          <w:rFonts w:ascii="-webkit-standard" w:hAnsi="-webkit-standard" w:cs="Times New Roman"/>
          <w:color w:val="000000"/>
        </w:rPr>
        <w:t xml:space="preserve"> </w:t>
      </w:r>
      <w:r w:rsidR="00D6273B">
        <w:rPr>
          <w:rFonts w:ascii="-webkit-standard" w:hAnsi="-webkit-standard" w:cs="Times New Roman"/>
          <w:color w:val="000000"/>
        </w:rPr>
        <w:t>is a hydrodynamics code, located here</w:t>
      </w:r>
    </w:p>
    <w:p w14:paraId="5073597E" w14:textId="77777777" w:rsidR="005D7D64" w:rsidRPr="005D7D64" w:rsidRDefault="00D0585E" w:rsidP="005D7D64">
      <w:pPr>
        <w:spacing w:after="0" w:line="240" w:lineRule="auto"/>
        <w:rPr>
          <w:rFonts w:ascii="Calibri" w:hAnsi="Calibri" w:cs="Times New Roman"/>
        </w:rPr>
      </w:pPr>
      <w:hyperlink r:id="rId18" w:history="1">
        <w:r w:rsidR="005D7D64" w:rsidRPr="005D7D64">
          <w:rPr>
            <w:rFonts w:ascii="-webkit-standard" w:hAnsi="-webkit-standard" w:cs="Times New Roman"/>
            <w:color w:val="0000FF"/>
            <w:u w:val="single"/>
          </w:rPr>
          <w:t>https://github.com/miawmiaw/music_gpu</w:t>
        </w:r>
      </w:hyperlink>
    </w:p>
    <w:p w14:paraId="743D05E5" w14:textId="77777777" w:rsidR="005D7D64" w:rsidRPr="005D7D64" w:rsidRDefault="005D7D64" w:rsidP="005D7D64">
      <w:pPr>
        <w:spacing w:after="0" w:line="240" w:lineRule="auto"/>
        <w:rPr>
          <w:rFonts w:ascii="Calibri" w:hAnsi="Calibri" w:cs="Times New Roman"/>
        </w:rPr>
      </w:pPr>
      <w:r w:rsidRPr="005D7D64">
        <w:rPr>
          <w:rFonts w:ascii="Calibri" w:hAnsi="Calibri" w:cs="Times New Roman"/>
        </w:rPr>
        <w:t> </w:t>
      </w:r>
    </w:p>
    <w:p w14:paraId="64181B33" w14:textId="77777777" w:rsidR="005D7D64" w:rsidRPr="005D7D64" w:rsidRDefault="005D7D64" w:rsidP="005D7D64">
      <w:pPr>
        <w:spacing w:after="0" w:line="240" w:lineRule="auto"/>
        <w:rPr>
          <w:rFonts w:ascii="Calibri" w:hAnsi="Calibri" w:cs="Times New Roman"/>
        </w:rPr>
      </w:pPr>
      <w:r w:rsidRPr="005D7D64">
        <w:rPr>
          <w:rFonts w:ascii="Calibri" w:hAnsi="Calibri" w:cs="Times New Roman"/>
        </w:rPr>
        <w:t> </w:t>
      </w:r>
    </w:p>
    <w:p w14:paraId="0BD85ADB"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 xml:space="preserve">We installed the version 3.1 of </w:t>
      </w:r>
      <w:proofErr w:type="spellStart"/>
      <w:r w:rsidRPr="005D7D64">
        <w:rPr>
          <w:rFonts w:ascii="-webkit-standard" w:hAnsi="-webkit-standard" w:cs="Times New Roman"/>
          <w:color w:val="000000"/>
        </w:rPr>
        <w:t>ScoreP</w:t>
      </w:r>
      <w:proofErr w:type="spellEnd"/>
      <w:r w:rsidRPr="005D7D64">
        <w:rPr>
          <w:rFonts w:ascii="-webkit-standard" w:hAnsi="-webkit-standard" w:cs="Times New Roman"/>
          <w:color w:val="000000"/>
        </w:rPr>
        <w:t>:</w:t>
      </w:r>
    </w:p>
    <w:p w14:paraId="0622498C"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w:t>
      </w:r>
    </w:p>
    <w:p w14:paraId="6C6C25FF" w14:textId="77777777" w:rsidR="005D7D64" w:rsidRPr="005D7D64" w:rsidRDefault="005D7D64" w:rsidP="005D7D64">
      <w:pPr>
        <w:spacing w:after="0" w:line="240" w:lineRule="auto"/>
        <w:rPr>
          <w:rFonts w:ascii="-webkit-standard" w:hAnsi="-webkit-standard" w:cs="Times New Roman"/>
        </w:rPr>
      </w:pPr>
      <w:proofErr w:type="spellStart"/>
      <w:r w:rsidRPr="005D7D64">
        <w:rPr>
          <w:rFonts w:ascii="-webkit-standard" w:hAnsi="-webkit-standard" w:cs="Times New Roman"/>
          <w:color w:val="000000"/>
        </w:rPr>
        <w:t>wget</w:t>
      </w:r>
      <w:proofErr w:type="spellEnd"/>
      <w:r w:rsidRPr="005D7D64">
        <w:rPr>
          <w:rFonts w:ascii="-webkit-standard" w:hAnsi="-webkit-standard" w:cs="Times New Roman"/>
          <w:color w:val="000000"/>
        </w:rPr>
        <w:t> </w:t>
      </w:r>
      <w:hyperlink r:id="rId19" w:history="1">
        <w:r w:rsidRPr="005D7D64">
          <w:rPr>
            <w:rFonts w:ascii="-webkit-standard" w:hAnsi="-webkit-standard" w:cs="Times New Roman"/>
            <w:color w:val="0000FF"/>
            <w:u w:val="single"/>
          </w:rPr>
          <w:t>http://www.vi-hps.org/upload/packages/scorep/scorep-3.1.tar.gz</w:t>
        </w:r>
      </w:hyperlink>
    </w:p>
    <w:p w14:paraId="0BFA92F0"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w:t>
      </w:r>
    </w:p>
    <w:p w14:paraId="26E3B8DC" w14:textId="77777777" w:rsidR="005D7D64" w:rsidRPr="005D7D64" w:rsidRDefault="005D7D64" w:rsidP="005D7D64">
      <w:pPr>
        <w:spacing w:after="0" w:line="240" w:lineRule="auto"/>
        <w:rPr>
          <w:rFonts w:ascii="Calibri" w:hAnsi="Calibri" w:cs="Times New Roman"/>
        </w:rPr>
      </w:pPr>
      <w:r w:rsidRPr="005D7D64">
        <w:rPr>
          <w:rFonts w:ascii="Calibri" w:hAnsi="Calibri" w:cs="Times New Roman"/>
        </w:rPr>
        <w:t> </w:t>
      </w:r>
    </w:p>
    <w:p w14:paraId="0937A831" w14:textId="77777777" w:rsidR="005D7D64" w:rsidRPr="005D7D64" w:rsidRDefault="005D7D64" w:rsidP="005D7D64">
      <w:pPr>
        <w:spacing w:after="0" w:line="240" w:lineRule="auto"/>
        <w:rPr>
          <w:rFonts w:ascii="Calibri" w:hAnsi="Calibri" w:cs="Times New Roman"/>
        </w:rPr>
      </w:pPr>
      <w:r w:rsidRPr="005D7D64">
        <w:rPr>
          <w:rFonts w:ascii="Calibri" w:hAnsi="Calibri" w:cs="Times New Roman"/>
        </w:rPr>
        <w:t> </w:t>
      </w:r>
    </w:p>
    <w:p w14:paraId="373C123A"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We compiled with these options:</w:t>
      </w:r>
    </w:p>
    <w:p w14:paraId="16941E47"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w:t>
      </w:r>
    </w:p>
    <w:p w14:paraId="4B5A5026" w14:textId="77777777" w:rsidR="005D7D64" w:rsidRPr="005D7D64" w:rsidRDefault="005D7D64" w:rsidP="005D7D64">
      <w:pPr>
        <w:spacing w:after="0" w:line="240" w:lineRule="auto"/>
        <w:rPr>
          <w:rFonts w:ascii="-webkit-standard" w:hAnsi="-webkit-standard" w:cs="Times New Roman"/>
          <w:color w:val="000000"/>
        </w:rPr>
      </w:pPr>
      <w:proofErr w:type="gramStart"/>
      <w:r w:rsidRPr="005D7D64">
        <w:rPr>
          <w:rFonts w:ascii="-webkit-standard" w:hAnsi="-webkit-standard" w:cs="Times New Roman"/>
          <w:color w:val="000000"/>
        </w:rPr>
        <w:t>..</w:t>
      </w:r>
      <w:proofErr w:type="gramEnd"/>
      <w:r w:rsidRPr="005D7D64">
        <w:rPr>
          <w:rFonts w:ascii="-webkit-standard" w:hAnsi="-webkit-standard" w:cs="Times New Roman"/>
          <w:color w:val="000000"/>
        </w:rPr>
        <w:t>/configure                  '--prefix=/</w:t>
      </w:r>
      <w:proofErr w:type="spellStart"/>
      <w:r w:rsidRPr="005D7D64">
        <w:rPr>
          <w:rFonts w:ascii="-webkit-standard" w:hAnsi="-webkit-standard" w:cs="Times New Roman"/>
          <w:color w:val="000000"/>
        </w:rPr>
        <w:t>sdcc</w:t>
      </w:r>
      <w:proofErr w:type="spellEnd"/>
      <w:r w:rsidRPr="005D7D64">
        <w:rPr>
          <w:rFonts w:ascii="-webkit-standard" w:hAnsi="-webkit-standard" w:cs="Times New Roman"/>
          <w:color w:val="000000"/>
        </w:rPr>
        <w:t>/u/</w:t>
      </w:r>
      <w:proofErr w:type="spellStart"/>
      <w:r w:rsidRPr="005D7D64">
        <w:rPr>
          <w:rFonts w:ascii="-webkit-standard" w:hAnsi="-webkit-standard" w:cs="Times New Roman"/>
          <w:color w:val="000000"/>
        </w:rPr>
        <w:t>jfpaquet</w:t>
      </w:r>
      <w:proofErr w:type="spellEnd"/>
      <w:r w:rsidRPr="005D7D64">
        <w:rPr>
          <w:rFonts w:ascii="-webkit-standard" w:hAnsi="-webkit-standard" w:cs="Times New Roman"/>
          <w:color w:val="000000"/>
        </w:rPr>
        <w:t>/scorep-3.1' \</w:t>
      </w:r>
    </w:p>
    <w:p w14:paraId="62C1B125"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                                '--with-</w:t>
      </w:r>
      <w:proofErr w:type="spellStart"/>
      <w:r w:rsidRPr="005D7D64">
        <w:rPr>
          <w:rFonts w:ascii="-webkit-standard" w:hAnsi="-webkit-standard" w:cs="Times New Roman"/>
          <w:color w:val="000000"/>
        </w:rPr>
        <w:t>nocross</w:t>
      </w:r>
      <w:proofErr w:type="spellEnd"/>
      <w:r w:rsidRPr="005D7D64">
        <w:rPr>
          <w:rFonts w:ascii="-webkit-standard" w:hAnsi="-webkit-standard" w:cs="Times New Roman"/>
          <w:color w:val="000000"/>
        </w:rPr>
        <w:t>-compiler-suite=</w:t>
      </w:r>
      <w:proofErr w:type="spellStart"/>
      <w:r w:rsidRPr="005D7D64">
        <w:rPr>
          <w:rFonts w:ascii="-webkit-standard" w:hAnsi="-webkit-standard" w:cs="Times New Roman"/>
          <w:color w:val="000000"/>
        </w:rPr>
        <w:t>gcc</w:t>
      </w:r>
      <w:proofErr w:type="spellEnd"/>
      <w:r w:rsidRPr="005D7D64">
        <w:rPr>
          <w:rFonts w:ascii="-webkit-standard" w:hAnsi="-webkit-standard" w:cs="Times New Roman"/>
          <w:color w:val="000000"/>
        </w:rPr>
        <w:t>' \</w:t>
      </w:r>
    </w:p>
    <w:p w14:paraId="3BB5D57F"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                                '--with-machine-name=IC' \</w:t>
      </w:r>
    </w:p>
    <w:p w14:paraId="49CC490B"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                                '--enable-shared' \</w:t>
      </w:r>
    </w:p>
    <w:p w14:paraId="3D1B1804"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                                '--enable-</w:t>
      </w:r>
      <w:proofErr w:type="spellStart"/>
      <w:r w:rsidRPr="005D7D64">
        <w:rPr>
          <w:rFonts w:ascii="-webkit-standard" w:hAnsi="-webkit-standard" w:cs="Times New Roman"/>
          <w:color w:val="000000"/>
        </w:rPr>
        <w:t>cuda</w:t>
      </w:r>
      <w:proofErr w:type="spellEnd"/>
      <w:r w:rsidRPr="005D7D64">
        <w:rPr>
          <w:rFonts w:ascii="-webkit-standard" w:hAnsi="-webkit-standard" w:cs="Times New Roman"/>
          <w:color w:val="000000"/>
        </w:rPr>
        <w:t>' \</w:t>
      </w:r>
    </w:p>
    <w:p w14:paraId="5375364E"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                                '--with-</w:t>
      </w:r>
      <w:proofErr w:type="spellStart"/>
      <w:r w:rsidRPr="005D7D64">
        <w:rPr>
          <w:rFonts w:ascii="-webkit-standard" w:hAnsi="-webkit-standard" w:cs="Times New Roman"/>
          <w:color w:val="000000"/>
        </w:rPr>
        <w:t>pdt</w:t>
      </w:r>
      <w:proofErr w:type="spellEnd"/>
      <w:r w:rsidRPr="005D7D64">
        <w:rPr>
          <w:rFonts w:ascii="-webkit-standard" w:hAnsi="-webkit-standard" w:cs="Times New Roman"/>
          <w:color w:val="000000"/>
        </w:rPr>
        <w:t>=/hpcgpfs01/software/</w:t>
      </w:r>
      <w:proofErr w:type="spellStart"/>
      <w:r w:rsidRPr="005D7D64">
        <w:rPr>
          <w:rFonts w:ascii="-webkit-standard" w:hAnsi="-webkit-standard" w:cs="Times New Roman"/>
          <w:color w:val="000000"/>
        </w:rPr>
        <w:t>pdtoolkit</w:t>
      </w:r>
      <w:proofErr w:type="spellEnd"/>
      <w:r w:rsidRPr="005D7D64">
        <w:rPr>
          <w:rFonts w:ascii="-webkit-standard" w:hAnsi="-webkit-standard" w:cs="Times New Roman"/>
          <w:color w:val="000000"/>
        </w:rPr>
        <w:t>/3.23-gcc/x86_64/bin' \</w:t>
      </w:r>
    </w:p>
    <w:p w14:paraId="52B13AE8"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                                '--with-</w:t>
      </w:r>
      <w:proofErr w:type="spellStart"/>
      <w:r w:rsidRPr="005D7D64">
        <w:rPr>
          <w:rFonts w:ascii="-webkit-standard" w:hAnsi="-webkit-standard" w:cs="Times New Roman"/>
          <w:color w:val="000000"/>
        </w:rPr>
        <w:t>libcudart</w:t>
      </w:r>
      <w:proofErr w:type="spellEnd"/>
      <w:r w:rsidRPr="005D7D64">
        <w:rPr>
          <w:rFonts w:ascii="-webkit-standard" w:hAnsi="-webkit-standard" w:cs="Times New Roman"/>
          <w:color w:val="000000"/>
        </w:rPr>
        <w:t>-include=/hpcgpfs01/software/</w:t>
      </w:r>
      <w:proofErr w:type="spellStart"/>
      <w:r w:rsidRPr="005D7D64">
        <w:rPr>
          <w:rFonts w:ascii="-webkit-standard" w:hAnsi="-webkit-standard" w:cs="Times New Roman"/>
          <w:color w:val="000000"/>
        </w:rPr>
        <w:t>cuda</w:t>
      </w:r>
      <w:proofErr w:type="spellEnd"/>
      <w:r w:rsidRPr="005D7D64">
        <w:rPr>
          <w:rFonts w:ascii="-webkit-standard" w:hAnsi="-webkit-standard" w:cs="Times New Roman"/>
          <w:color w:val="000000"/>
        </w:rPr>
        <w:t>/8.0/include' \</w:t>
      </w:r>
    </w:p>
    <w:p w14:paraId="742DB7AF"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                                '--with-</w:t>
      </w:r>
      <w:proofErr w:type="spellStart"/>
      <w:r w:rsidRPr="005D7D64">
        <w:rPr>
          <w:rFonts w:ascii="-webkit-standard" w:hAnsi="-webkit-standard" w:cs="Times New Roman"/>
          <w:color w:val="000000"/>
        </w:rPr>
        <w:t>libcudart</w:t>
      </w:r>
      <w:proofErr w:type="spellEnd"/>
      <w:r w:rsidRPr="005D7D64">
        <w:rPr>
          <w:rFonts w:ascii="-webkit-standard" w:hAnsi="-webkit-standard" w:cs="Times New Roman"/>
          <w:color w:val="000000"/>
        </w:rPr>
        <w:t>-lib=/hpcgpfs01/software/</w:t>
      </w:r>
      <w:proofErr w:type="spellStart"/>
      <w:r w:rsidRPr="005D7D64">
        <w:rPr>
          <w:rFonts w:ascii="-webkit-standard" w:hAnsi="-webkit-standard" w:cs="Times New Roman"/>
          <w:color w:val="000000"/>
        </w:rPr>
        <w:t>cuda</w:t>
      </w:r>
      <w:proofErr w:type="spellEnd"/>
      <w:r w:rsidRPr="005D7D64">
        <w:rPr>
          <w:rFonts w:ascii="-webkit-standard" w:hAnsi="-webkit-standard" w:cs="Times New Roman"/>
          <w:color w:val="000000"/>
        </w:rPr>
        <w:t>/8.0/lib64' \</w:t>
      </w:r>
    </w:p>
    <w:p w14:paraId="18ECB9E0"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                                '--with-libcupti-include=/hpcgpfs01/software/cuda/8.0/extras/CUPTI/include' \</w:t>
      </w:r>
    </w:p>
    <w:p w14:paraId="4CA37F3F"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                                '--with-libcupti-lib=/hpcgpfs01/software/cuda/8.0/extras/CUPTI/lib64' \</w:t>
      </w:r>
    </w:p>
    <w:p w14:paraId="3755688E"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                                '--without-</w:t>
      </w:r>
      <w:proofErr w:type="spellStart"/>
      <w:r w:rsidRPr="005D7D64">
        <w:rPr>
          <w:rFonts w:ascii="-webkit-standard" w:hAnsi="-webkit-standard" w:cs="Times New Roman"/>
          <w:color w:val="000000"/>
        </w:rPr>
        <w:t>mpi</w:t>
      </w:r>
      <w:proofErr w:type="spellEnd"/>
      <w:r w:rsidRPr="005D7D64">
        <w:rPr>
          <w:rFonts w:ascii="-webkit-standard" w:hAnsi="-webkit-standard" w:cs="Times New Roman"/>
          <w:color w:val="000000"/>
        </w:rPr>
        <w:t>'</w:t>
      </w:r>
    </w:p>
    <w:p w14:paraId="6298F32A"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w:t>
      </w:r>
    </w:p>
    <w:p w14:paraId="20B57B76" w14:textId="77777777" w:rsidR="005D7D64" w:rsidRPr="005D7D64" w:rsidRDefault="005D7D64" w:rsidP="005D7D64">
      <w:pPr>
        <w:spacing w:after="0" w:line="240" w:lineRule="auto"/>
        <w:rPr>
          <w:rFonts w:ascii="-webkit-standard" w:hAnsi="-webkit-standard" w:cs="Times New Roman"/>
        </w:rPr>
      </w:pPr>
      <w:r w:rsidRPr="005D7D64">
        <w:rPr>
          <w:rFonts w:ascii="-webkit-standard" w:hAnsi="-webkit-standard" w:cs="Times New Roman"/>
          <w:color w:val="000000"/>
        </w:rPr>
        <w:t>We used the gcc-6.1 and we compiled on </w:t>
      </w:r>
      <w:hyperlink r:id="rId20" w:history="1">
        <w:r w:rsidRPr="005D7D64">
          <w:rPr>
            <w:rFonts w:ascii="-webkit-standard" w:hAnsi="-webkit-standard" w:cs="Times New Roman"/>
            <w:color w:val="0000FF"/>
            <w:u w:val="single"/>
          </w:rPr>
          <w:t>icsubmit01.sdcc.bnl.gov</w:t>
        </w:r>
      </w:hyperlink>
    </w:p>
    <w:p w14:paraId="6D4E123D" w14:textId="77777777" w:rsidR="005D7D64" w:rsidRPr="005D7D64" w:rsidRDefault="005D7D64" w:rsidP="005D7D64">
      <w:pPr>
        <w:spacing w:after="0" w:line="240" w:lineRule="auto"/>
        <w:rPr>
          <w:rFonts w:ascii="Calibri" w:hAnsi="Calibri" w:cs="Times New Roman"/>
        </w:rPr>
      </w:pPr>
      <w:r w:rsidRPr="005D7D64">
        <w:rPr>
          <w:rFonts w:ascii="Calibri" w:hAnsi="Calibri" w:cs="Times New Roman"/>
        </w:rPr>
        <w:t> </w:t>
      </w:r>
    </w:p>
    <w:p w14:paraId="671EAD16" w14:textId="77777777" w:rsidR="005D7D64" w:rsidRPr="005D7D64" w:rsidRDefault="005D7D64" w:rsidP="005D7D64">
      <w:pPr>
        <w:spacing w:after="0" w:line="240" w:lineRule="auto"/>
        <w:rPr>
          <w:rFonts w:ascii="Calibri" w:hAnsi="Calibri" w:cs="Times New Roman"/>
        </w:rPr>
      </w:pPr>
      <w:r w:rsidRPr="005D7D64">
        <w:rPr>
          <w:rFonts w:ascii="Calibri" w:hAnsi="Calibri" w:cs="Times New Roman"/>
        </w:rPr>
        <w:t> </w:t>
      </w:r>
    </w:p>
    <w:p w14:paraId="1EE319CF" w14:textId="77777777" w:rsidR="005D7D64" w:rsidRPr="005D7D64" w:rsidRDefault="005D7D64" w:rsidP="005D7D64">
      <w:pPr>
        <w:spacing w:after="0" w:line="240" w:lineRule="auto"/>
        <w:rPr>
          <w:rFonts w:ascii="Calibri" w:hAnsi="Calibri" w:cs="Times New Roman"/>
        </w:rPr>
      </w:pPr>
      <w:r w:rsidRPr="005D7D64">
        <w:rPr>
          <w:rFonts w:ascii="Calibri" w:hAnsi="Calibri" w:cs="Times New Roman"/>
        </w:rPr>
        <w:t> </w:t>
      </w:r>
    </w:p>
    <w:p w14:paraId="0961D47F"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 xml:space="preserve">To compile, we had to modify our </w:t>
      </w:r>
      <w:proofErr w:type="spellStart"/>
      <w:r w:rsidRPr="005D7D64">
        <w:rPr>
          <w:rFonts w:ascii="-webkit-standard" w:hAnsi="-webkit-standard" w:cs="Times New Roman"/>
          <w:color w:val="000000"/>
        </w:rPr>
        <w:t>makefile</w:t>
      </w:r>
      <w:proofErr w:type="spellEnd"/>
      <w:r w:rsidRPr="005D7D64">
        <w:rPr>
          <w:rFonts w:ascii="-webkit-standard" w:hAnsi="-webkit-standard" w:cs="Times New Roman"/>
          <w:color w:val="000000"/>
        </w:rPr>
        <w:t xml:space="preserve"> as follow:</w:t>
      </w:r>
    </w:p>
    <w:p w14:paraId="0921CBC1"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w:t>
      </w:r>
    </w:p>
    <w:p w14:paraId="709266C1" w14:textId="77777777" w:rsidR="005D7D64" w:rsidRPr="005D7D64" w:rsidRDefault="005D7D64" w:rsidP="005D7D64">
      <w:pPr>
        <w:spacing w:after="0" w:line="240" w:lineRule="auto"/>
        <w:rPr>
          <w:rFonts w:ascii="-webkit-standard" w:hAnsi="-webkit-standard" w:cs="Times New Roman"/>
          <w:color w:val="000000"/>
        </w:rPr>
      </w:pPr>
      <w:proofErr w:type="gramStart"/>
      <w:r w:rsidRPr="005D7D64">
        <w:rPr>
          <w:rFonts w:ascii="-webkit-standard" w:hAnsi="-webkit-standard" w:cs="Times New Roman"/>
          <w:color w:val="000000"/>
        </w:rPr>
        <w:t>CC :</w:t>
      </w:r>
      <w:proofErr w:type="gramEnd"/>
      <w:r w:rsidRPr="005D7D64">
        <w:rPr>
          <w:rFonts w:ascii="-webkit-standard" w:hAnsi="-webkit-standard" w:cs="Times New Roman"/>
          <w:color w:val="000000"/>
        </w:rPr>
        <w:t>= g++</w:t>
      </w:r>
    </w:p>
    <w:p w14:paraId="3B7CEA6E"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w:t>
      </w:r>
    </w:p>
    <w:p w14:paraId="423A6297"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was changed to</w:t>
      </w:r>
    </w:p>
    <w:p w14:paraId="54E51285"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w:t>
      </w:r>
    </w:p>
    <w:p w14:paraId="73046615" w14:textId="77777777" w:rsidR="005D7D64" w:rsidRPr="005D7D64" w:rsidRDefault="005D7D64" w:rsidP="005D7D64">
      <w:pPr>
        <w:spacing w:after="0" w:line="240" w:lineRule="auto"/>
        <w:rPr>
          <w:rFonts w:ascii="-webkit-standard" w:hAnsi="-webkit-standard" w:cs="Times New Roman"/>
          <w:color w:val="000000"/>
        </w:rPr>
      </w:pPr>
      <w:proofErr w:type="gramStart"/>
      <w:r w:rsidRPr="005D7D64">
        <w:rPr>
          <w:rFonts w:ascii="-webkit-standard" w:hAnsi="-webkit-standard" w:cs="Times New Roman"/>
          <w:color w:val="000000"/>
        </w:rPr>
        <w:t>CC :</w:t>
      </w:r>
      <w:proofErr w:type="gramEnd"/>
      <w:r w:rsidRPr="005D7D64">
        <w:rPr>
          <w:rFonts w:ascii="-webkit-standard" w:hAnsi="-webkit-standard" w:cs="Times New Roman"/>
          <w:color w:val="000000"/>
        </w:rPr>
        <w:t>= /gpfshome01/u/</w:t>
      </w:r>
      <w:proofErr w:type="spellStart"/>
      <w:r w:rsidRPr="005D7D64">
        <w:rPr>
          <w:rFonts w:ascii="-webkit-standard" w:hAnsi="-webkit-standard" w:cs="Times New Roman"/>
          <w:color w:val="000000"/>
        </w:rPr>
        <w:t>jfpaquet</w:t>
      </w:r>
      <w:proofErr w:type="spellEnd"/>
      <w:r w:rsidRPr="005D7D64">
        <w:rPr>
          <w:rFonts w:ascii="-webkit-standard" w:hAnsi="-webkit-standard" w:cs="Times New Roman"/>
          <w:color w:val="000000"/>
        </w:rPr>
        <w:t>/scorep-3.1/bin/</w:t>
      </w:r>
      <w:proofErr w:type="spellStart"/>
      <w:r w:rsidRPr="005D7D64">
        <w:rPr>
          <w:rFonts w:ascii="-webkit-standard" w:hAnsi="-webkit-standard" w:cs="Times New Roman"/>
          <w:color w:val="000000"/>
        </w:rPr>
        <w:t>scorep</w:t>
      </w:r>
      <w:proofErr w:type="spellEnd"/>
      <w:r w:rsidRPr="005D7D64">
        <w:rPr>
          <w:rFonts w:ascii="-webkit-standard" w:hAnsi="-webkit-standard" w:cs="Times New Roman"/>
          <w:color w:val="000000"/>
        </w:rPr>
        <w:t xml:space="preserve"> --thread=</w:t>
      </w:r>
      <w:proofErr w:type="spellStart"/>
      <w:r w:rsidRPr="005D7D64">
        <w:rPr>
          <w:rFonts w:ascii="-webkit-standard" w:hAnsi="-webkit-standard" w:cs="Times New Roman"/>
          <w:color w:val="000000"/>
        </w:rPr>
        <w:t>omp:pomp_tpd</w:t>
      </w:r>
      <w:proofErr w:type="spellEnd"/>
      <w:r w:rsidRPr="005D7D64">
        <w:rPr>
          <w:rFonts w:ascii="-webkit-standard" w:hAnsi="-webkit-standard" w:cs="Times New Roman"/>
          <w:color w:val="000000"/>
        </w:rPr>
        <w:t xml:space="preserve"> g++ -</w:t>
      </w:r>
      <w:proofErr w:type="spellStart"/>
      <w:r w:rsidRPr="005D7D64">
        <w:rPr>
          <w:rFonts w:ascii="-webkit-standard" w:hAnsi="-webkit-standard" w:cs="Times New Roman"/>
          <w:color w:val="000000"/>
        </w:rPr>
        <w:t>Wl</w:t>
      </w:r>
      <w:proofErr w:type="spellEnd"/>
      <w:r w:rsidRPr="005D7D64">
        <w:rPr>
          <w:rFonts w:ascii="-webkit-standard" w:hAnsi="-webkit-standard" w:cs="Times New Roman"/>
          <w:color w:val="000000"/>
        </w:rPr>
        <w:t>,-</w:t>
      </w:r>
      <w:proofErr w:type="spellStart"/>
      <w:r w:rsidRPr="005D7D64">
        <w:rPr>
          <w:rFonts w:ascii="-webkit-standard" w:hAnsi="-webkit-standard" w:cs="Times New Roman"/>
          <w:color w:val="000000"/>
        </w:rPr>
        <w:t>rpath</w:t>
      </w:r>
      <w:proofErr w:type="spellEnd"/>
      <w:r w:rsidRPr="005D7D64">
        <w:rPr>
          <w:rFonts w:ascii="-webkit-standard" w:hAnsi="-webkit-standard" w:cs="Times New Roman"/>
          <w:color w:val="000000"/>
        </w:rPr>
        <w:t xml:space="preserve"> -</w:t>
      </w:r>
      <w:proofErr w:type="spellStart"/>
      <w:r w:rsidRPr="005D7D64">
        <w:rPr>
          <w:rFonts w:ascii="-webkit-standard" w:hAnsi="-webkit-standard" w:cs="Times New Roman"/>
          <w:color w:val="000000"/>
        </w:rPr>
        <w:t>Wl</w:t>
      </w:r>
      <w:proofErr w:type="spellEnd"/>
      <w:r w:rsidRPr="005D7D64">
        <w:rPr>
          <w:rFonts w:ascii="-webkit-standard" w:hAnsi="-webkit-standard" w:cs="Times New Roman"/>
          <w:color w:val="000000"/>
        </w:rPr>
        <w:t>,/</w:t>
      </w:r>
      <w:proofErr w:type="spellStart"/>
      <w:r w:rsidRPr="005D7D64">
        <w:rPr>
          <w:rFonts w:ascii="-webkit-standard" w:hAnsi="-webkit-standard" w:cs="Times New Roman"/>
          <w:color w:val="000000"/>
        </w:rPr>
        <w:t>sdcc</w:t>
      </w:r>
      <w:proofErr w:type="spellEnd"/>
      <w:r w:rsidRPr="005D7D64">
        <w:rPr>
          <w:rFonts w:ascii="-webkit-standard" w:hAnsi="-webkit-standard" w:cs="Times New Roman"/>
          <w:color w:val="000000"/>
        </w:rPr>
        <w:t>/u/</w:t>
      </w:r>
      <w:proofErr w:type="spellStart"/>
      <w:r w:rsidRPr="005D7D64">
        <w:rPr>
          <w:rFonts w:ascii="-webkit-standard" w:hAnsi="-webkit-standard" w:cs="Times New Roman"/>
          <w:color w:val="000000"/>
        </w:rPr>
        <w:t>jfpaquet</w:t>
      </w:r>
      <w:proofErr w:type="spellEnd"/>
      <w:r w:rsidRPr="005D7D64">
        <w:rPr>
          <w:rFonts w:ascii="-webkit-standard" w:hAnsi="-webkit-standard" w:cs="Times New Roman"/>
          <w:color w:val="000000"/>
        </w:rPr>
        <w:t>/scorep-3.1/lib</w:t>
      </w:r>
    </w:p>
    <w:p w14:paraId="0ACD37CE"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w:t>
      </w:r>
    </w:p>
    <w:p w14:paraId="7DE29D31"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and then, after filtering,</w:t>
      </w:r>
    </w:p>
    <w:p w14:paraId="79B56C50"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w:t>
      </w:r>
    </w:p>
    <w:p w14:paraId="400941A8" w14:textId="77777777" w:rsidR="005D7D64" w:rsidRPr="005D7D64" w:rsidRDefault="005D7D64" w:rsidP="005D7D64">
      <w:pPr>
        <w:spacing w:after="0" w:line="240" w:lineRule="auto"/>
        <w:rPr>
          <w:rFonts w:ascii="-webkit-standard" w:hAnsi="-webkit-standard" w:cs="Times New Roman"/>
          <w:color w:val="000000"/>
        </w:rPr>
      </w:pPr>
      <w:proofErr w:type="gramStart"/>
      <w:r w:rsidRPr="005D7D64">
        <w:rPr>
          <w:rFonts w:ascii="-webkit-standard" w:hAnsi="-webkit-standard" w:cs="Times New Roman"/>
          <w:color w:val="000000"/>
        </w:rPr>
        <w:t>CC :</w:t>
      </w:r>
      <w:proofErr w:type="gramEnd"/>
      <w:r w:rsidRPr="005D7D64">
        <w:rPr>
          <w:rFonts w:ascii="-webkit-standard" w:hAnsi="-webkit-standard" w:cs="Times New Roman"/>
          <w:color w:val="000000"/>
        </w:rPr>
        <w:t>= /gpfshome01/u/</w:t>
      </w:r>
      <w:proofErr w:type="spellStart"/>
      <w:r w:rsidRPr="005D7D64">
        <w:rPr>
          <w:rFonts w:ascii="-webkit-standard" w:hAnsi="-webkit-standard" w:cs="Times New Roman"/>
          <w:color w:val="000000"/>
        </w:rPr>
        <w:t>jfpaquet</w:t>
      </w:r>
      <w:proofErr w:type="spellEnd"/>
      <w:r w:rsidRPr="005D7D64">
        <w:rPr>
          <w:rFonts w:ascii="-webkit-standard" w:hAnsi="-webkit-standard" w:cs="Times New Roman"/>
          <w:color w:val="000000"/>
        </w:rPr>
        <w:t>/scorep-3.1/bin/</w:t>
      </w:r>
      <w:proofErr w:type="spellStart"/>
      <w:r w:rsidRPr="005D7D64">
        <w:rPr>
          <w:rFonts w:ascii="-webkit-standard" w:hAnsi="-webkit-standard" w:cs="Times New Roman"/>
          <w:color w:val="000000"/>
        </w:rPr>
        <w:t>scorep</w:t>
      </w:r>
      <w:proofErr w:type="spellEnd"/>
      <w:r w:rsidRPr="005D7D64">
        <w:rPr>
          <w:rFonts w:ascii="-webkit-standard" w:hAnsi="-webkit-standard" w:cs="Times New Roman"/>
          <w:color w:val="000000"/>
        </w:rPr>
        <w:t xml:space="preserve"> --instrument-filter=/gpfshome01/u/</w:t>
      </w:r>
      <w:proofErr w:type="spellStart"/>
      <w:r w:rsidRPr="005D7D64">
        <w:rPr>
          <w:rFonts w:ascii="-webkit-standard" w:hAnsi="-webkit-standard" w:cs="Times New Roman"/>
          <w:color w:val="000000"/>
        </w:rPr>
        <w:t>jfpaquet</w:t>
      </w:r>
      <w:proofErr w:type="spellEnd"/>
      <w:r w:rsidRPr="005D7D64">
        <w:rPr>
          <w:rFonts w:ascii="-webkit-standard" w:hAnsi="-webkit-standard" w:cs="Times New Roman"/>
          <w:color w:val="000000"/>
        </w:rPr>
        <w:t>/</w:t>
      </w:r>
      <w:proofErr w:type="spellStart"/>
      <w:r w:rsidRPr="005D7D64">
        <w:rPr>
          <w:rFonts w:ascii="-webkit-standard" w:hAnsi="-webkit-standard" w:cs="Times New Roman"/>
          <w:color w:val="000000"/>
        </w:rPr>
        <w:t>music_gpu</w:t>
      </w:r>
      <w:proofErr w:type="spellEnd"/>
      <w:r w:rsidRPr="005D7D64">
        <w:rPr>
          <w:rFonts w:ascii="-webkit-standard" w:hAnsi="-webkit-standard" w:cs="Times New Roman"/>
          <w:color w:val="000000"/>
        </w:rPr>
        <w:t>/filter.dat  --thread=</w:t>
      </w:r>
      <w:proofErr w:type="spellStart"/>
      <w:r w:rsidRPr="005D7D64">
        <w:rPr>
          <w:rFonts w:ascii="-webkit-standard" w:hAnsi="-webkit-standard" w:cs="Times New Roman"/>
          <w:color w:val="000000"/>
        </w:rPr>
        <w:t>omp:pomp_tpd</w:t>
      </w:r>
      <w:proofErr w:type="spellEnd"/>
      <w:r w:rsidRPr="005D7D64">
        <w:rPr>
          <w:rFonts w:ascii="-webkit-standard" w:hAnsi="-webkit-standard" w:cs="Times New Roman"/>
          <w:color w:val="000000"/>
        </w:rPr>
        <w:t xml:space="preserve"> g++ -</w:t>
      </w:r>
      <w:proofErr w:type="spellStart"/>
      <w:r w:rsidRPr="005D7D64">
        <w:rPr>
          <w:rFonts w:ascii="-webkit-standard" w:hAnsi="-webkit-standard" w:cs="Times New Roman"/>
          <w:color w:val="000000"/>
        </w:rPr>
        <w:t>Wl</w:t>
      </w:r>
      <w:proofErr w:type="spellEnd"/>
      <w:r w:rsidRPr="005D7D64">
        <w:rPr>
          <w:rFonts w:ascii="-webkit-standard" w:hAnsi="-webkit-standard" w:cs="Times New Roman"/>
          <w:color w:val="000000"/>
        </w:rPr>
        <w:t>,-</w:t>
      </w:r>
      <w:proofErr w:type="spellStart"/>
      <w:r w:rsidRPr="005D7D64">
        <w:rPr>
          <w:rFonts w:ascii="-webkit-standard" w:hAnsi="-webkit-standard" w:cs="Times New Roman"/>
          <w:color w:val="000000"/>
        </w:rPr>
        <w:t>rpath</w:t>
      </w:r>
      <w:proofErr w:type="spellEnd"/>
      <w:r w:rsidRPr="005D7D64">
        <w:rPr>
          <w:rFonts w:ascii="-webkit-standard" w:hAnsi="-webkit-standard" w:cs="Times New Roman"/>
          <w:color w:val="000000"/>
        </w:rPr>
        <w:t xml:space="preserve"> -</w:t>
      </w:r>
      <w:proofErr w:type="spellStart"/>
      <w:r w:rsidRPr="005D7D64">
        <w:rPr>
          <w:rFonts w:ascii="-webkit-standard" w:hAnsi="-webkit-standard" w:cs="Times New Roman"/>
          <w:color w:val="000000"/>
        </w:rPr>
        <w:t>Wl</w:t>
      </w:r>
      <w:proofErr w:type="spellEnd"/>
      <w:r w:rsidRPr="005D7D64">
        <w:rPr>
          <w:rFonts w:ascii="-webkit-standard" w:hAnsi="-webkit-standard" w:cs="Times New Roman"/>
          <w:color w:val="000000"/>
        </w:rPr>
        <w:t>,/</w:t>
      </w:r>
      <w:proofErr w:type="spellStart"/>
      <w:r w:rsidRPr="005D7D64">
        <w:rPr>
          <w:rFonts w:ascii="-webkit-standard" w:hAnsi="-webkit-standard" w:cs="Times New Roman"/>
          <w:color w:val="000000"/>
        </w:rPr>
        <w:t>sdcc</w:t>
      </w:r>
      <w:proofErr w:type="spellEnd"/>
      <w:r w:rsidRPr="005D7D64">
        <w:rPr>
          <w:rFonts w:ascii="-webkit-standard" w:hAnsi="-webkit-standard" w:cs="Times New Roman"/>
          <w:color w:val="000000"/>
        </w:rPr>
        <w:t>/u/</w:t>
      </w:r>
      <w:proofErr w:type="spellStart"/>
      <w:r w:rsidRPr="005D7D64">
        <w:rPr>
          <w:rFonts w:ascii="-webkit-standard" w:hAnsi="-webkit-standard" w:cs="Times New Roman"/>
          <w:color w:val="000000"/>
        </w:rPr>
        <w:t>jfpaquet</w:t>
      </w:r>
      <w:proofErr w:type="spellEnd"/>
      <w:r w:rsidRPr="005D7D64">
        <w:rPr>
          <w:rFonts w:ascii="-webkit-standard" w:hAnsi="-webkit-standard" w:cs="Times New Roman"/>
          <w:color w:val="000000"/>
        </w:rPr>
        <w:t>/scorep-3.1/lib</w:t>
      </w:r>
    </w:p>
    <w:p w14:paraId="3E28A8F7"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w:t>
      </w:r>
    </w:p>
    <w:p w14:paraId="38E6EAE4" w14:textId="77777777" w:rsidR="005D7D64" w:rsidRPr="005D7D64" w:rsidRDefault="005D7D64" w:rsidP="005D7D64">
      <w:pPr>
        <w:spacing w:after="0" w:line="240" w:lineRule="auto"/>
        <w:rPr>
          <w:rFonts w:ascii="Calibri" w:hAnsi="Calibri" w:cs="Times New Roman"/>
        </w:rPr>
      </w:pPr>
      <w:r w:rsidRPr="005D7D64">
        <w:rPr>
          <w:rFonts w:ascii="Calibri" w:hAnsi="Calibri" w:cs="Times New Roman"/>
        </w:rPr>
        <w:t> </w:t>
      </w:r>
    </w:p>
    <w:p w14:paraId="0DCDFA88" w14:textId="77777777" w:rsidR="005D7D64" w:rsidRPr="005D7D64" w:rsidRDefault="005D7D64" w:rsidP="005D7D64">
      <w:pPr>
        <w:spacing w:after="0" w:line="240" w:lineRule="auto"/>
        <w:rPr>
          <w:rFonts w:ascii="Calibri" w:hAnsi="Calibri" w:cs="Times New Roman"/>
        </w:rPr>
      </w:pPr>
      <w:r w:rsidRPr="005D7D64">
        <w:rPr>
          <w:rFonts w:ascii="Calibri" w:hAnsi="Calibri" w:cs="Times New Roman"/>
        </w:rPr>
        <w:t> </w:t>
      </w:r>
    </w:p>
    <w:p w14:paraId="3210F4BF"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The filtering file looks like:</w:t>
      </w:r>
    </w:p>
    <w:p w14:paraId="4F8A05D9"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lastRenderedPageBreak/>
        <w:t>---</w:t>
      </w:r>
    </w:p>
    <w:p w14:paraId="7D0F3417"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SCOREP_REGION_NAMES_BEGIN</w:t>
      </w:r>
    </w:p>
    <w:p w14:paraId="4B4E4387"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        EXCLUDE</w:t>
      </w:r>
    </w:p>
    <w:p w14:paraId="14815E8C"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                *</w:t>
      </w:r>
      <w:proofErr w:type="spellStart"/>
      <w:proofErr w:type="gramStart"/>
      <w:r w:rsidRPr="005D7D64">
        <w:rPr>
          <w:rFonts w:ascii="-webkit-standard" w:hAnsi="-webkit-standard" w:cs="Times New Roman"/>
          <w:color w:val="000000"/>
        </w:rPr>
        <w:t>Minmod</w:t>
      </w:r>
      <w:proofErr w:type="spellEnd"/>
      <w:r w:rsidRPr="005D7D64">
        <w:rPr>
          <w:rFonts w:ascii="-webkit-standard" w:hAnsi="-webkit-standard" w:cs="Times New Roman"/>
          <w:color w:val="000000"/>
        </w:rPr>
        <w:t>::</w:t>
      </w:r>
      <w:proofErr w:type="spellStart"/>
      <w:proofErr w:type="gramEnd"/>
      <w:r w:rsidRPr="005D7D64">
        <w:rPr>
          <w:rFonts w:ascii="-webkit-standard" w:hAnsi="-webkit-standard" w:cs="Times New Roman"/>
          <w:color w:val="000000"/>
        </w:rPr>
        <w:t>minmod_dx</w:t>
      </w:r>
      <w:proofErr w:type="spellEnd"/>
      <w:r w:rsidRPr="005D7D64">
        <w:rPr>
          <w:rFonts w:ascii="-webkit-standard" w:hAnsi="-webkit-standard" w:cs="Times New Roman"/>
          <w:color w:val="000000"/>
        </w:rPr>
        <w:t>*</w:t>
      </w:r>
    </w:p>
    <w:p w14:paraId="4214E5CB"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                *</w:t>
      </w:r>
      <w:proofErr w:type="gramStart"/>
      <w:r w:rsidRPr="005D7D64">
        <w:rPr>
          <w:rFonts w:ascii="-webkit-standard" w:hAnsi="-webkit-standard" w:cs="Times New Roman"/>
          <w:color w:val="000000"/>
        </w:rPr>
        <w:t>EOS::</w:t>
      </w:r>
      <w:proofErr w:type="spellStart"/>
      <w:proofErr w:type="gramEnd"/>
      <w:r w:rsidRPr="005D7D64">
        <w:rPr>
          <w:rFonts w:ascii="-webkit-standard" w:hAnsi="-webkit-standard" w:cs="Times New Roman"/>
          <w:color w:val="000000"/>
        </w:rPr>
        <w:t>get_pressure</w:t>
      </w:r>
      <w:proofErr w:type="spellEnd"/>
      <w:r w:rsidRPr="005D7D64">
        <w:rPr>
          <w:rFonts w:ascii="-webkit-standard" w:hAnsi="-webkit-standard" w:cs="Times New Roman"/>
          <w:color w:val="000000"/>
        </w:rPr>
        <w:t>*</w:t>
      </w:r>
    </w:p>
    <w:p w14:paraId="36C07AC8"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                *</w:t>
      </w:r>
      <w:proofErr w:type="gramStart"/>
      <w:r w:rsidRPr="005D7D64">
        <w:rPr>
          <w:rFonts w:ascii="-webkit-standard" w:hAnsi="-webkit-standard" w:cs="Times New Roman"/>
          <w:color w:val="000000"/>
        </w:rPr>
        <w:t>Advance::</w:t>
      </w:r>
      <w:proofErr w:type="spellStart"/>
      <w:proofErr w:type="gramEnd"/>
      <w:r w:rsidRPr="005D7D64">
        <w:rPr>
          <w:rFonts w:ascii="-webkit-standard" w:hAnsi="-webkit-standard" w:cs="Times New Roman"/>
          <w:color w:val="000000"/>
        </w:rPr>
        <w:t>get_TJb_new</w:t>
      </w:r>
      <w:proofErr w:type="spellEnd"/>
      <w:r w:rsidRPr="005D7D64">
        <w:rPr>
          <w:rFonts w:ascii="-webkit-standard" w:hAnsi="-webkit-standard" w:cs="Times New Roman"/>
          <w:color w:val="000000"/>
        </w:rPr>
        <w:t>*</w:t>
      </w:r>
    </w:p>
    <w:p w14:paraId="113322ED"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SCOREP_REGION_NAMES_END</w:t>
      </w:r>
    </w:p>
    <w:p w14:paraId="71CF9086"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w:t>
      </w:r>
    </w:p>
    <w:p w14:paraId="42E847E3" w14:textId="77777777" w:rsidR="005D7D64" w:rsidRPr="005D7D64" w:rsidRDefault="005D7D64" w:rsidP="005D7D64">
      <w:pPr>
        <w:spacing w:after="0" w:line="240" w:lineRule="auto"/>
        <w:rPr>
          <w:rFonts w:ascii="Calibri" w:hAnsi="Calibri" w:cs="Times New Roman"/>
        </w:rPr>
      </w:pPr>
      <w:r w:rsidRPr="005D7D64">
        <w:rPr>
          <w:rFonts w:ascii="Calibri" w:hAnsi="Calibri" w:cs="Times New Roman"/>
        </w:rPr>
        <w:t> </w:t>
      </w:r>
    </w:p>
    <w:p w14:paraId="641A95D2" w14:textId="77777777" w:rsidR="005D7D64" w:rsidRPr="005D7D64" w:rsidRDefault="005D7D64" w:rsidP="005D7D64">
      <w:pPr>
        <w:spacing w:after="0" w:line="240" w:lineRule="auto"/>
        <w:rPr>
          <w:rFonts w:ascii="Calibri" w:hAnsi="Calibri" w:cs="Times New Roman"/>
        </w:rPr>
      </w:pPr>
      <w:r w:rsidRPr="005D7D64">
        <w:rPr>
          <w:rFonts w:ascii="Calibri" w:hAnsi="Calibri" w:cs="Times New Roman"/>
        </w:rPr>
        <w:t> </w:t>
      </w:r>
    </w:p>
    <w:p w14:paraId="6AF288A1"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The workflow was:</w:t>
      </w:r>
    </w:p>
    <w:p w14:paraId="7570858A"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 xml:space="preserve">1) Compile with </w:t>
      </w:r>
      <w:proofErr w:type="spellStart"/>
      <w:r w:rsidRPr="005D7D64">
        <w:rPr>
          <w:rFonts w:ascii="-webkit-standard" w:hAnsi="-webkit-standard" w:cs="Times New Roman"/>
          <w:color w:val="000000"/>
        </w:rPr>
        <w:t>ScoreP</w:t>
      </w:r>
      <w:proofErr w:type="spellEnd"/>
    </w:p>
    <w:p w14:paraId="78C0057A"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2) Run the code as usual</w:t>
      </w:r>
    </w:p>
    <w:p w14:paraId="799F0D62"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3) Take a first look at the profile:</w:t>
      </w:r>
    </w:p>
    <w:p w14:paraId="65D15060"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w:t>
      </w:r>
    </w:p>
    <w:p w14:paraId="2A0562BF"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 </w:t>
      </w:r>
      <w:proofErr w:type="gramStart"/>
      <w:r w:rsidRPr="005D7D64">
        <w:rPr>
          <w:rFonts w:ascii="-webkit-standard" w:hAnsi="-webkit-standard" w:cs="Times New Roman"/>
          <w:color w:val="000000"/>
        </w:rPr>
        <w:t>..</w:t>
      </w:r>
      <w:proofErr w:type="gramEnd"/>
      <w:r w:rsidRPr="005D7D64">
        <w:rPr>
          <w:rFonts w:ascii="-webkit-standard" w:hAnsi="-webkit-standard" w:cs="Times New Roman"/>
          <w:color w:val="000000"/>
        </w:rPr>
        <w:t>/scorep-3.1/bin/</w:t>
      </w:r>
      <w:proofErr w:type="spellStart"/>
      <w:r w:rsidRPr="005D7D64">
        <w:rPr>
          <w:rFonts w:ascii="-webkit-standard" w:hAnsi="-webkit-standard" w:cs="Times New Roman"/>
          <w:color w:val="000000"/>
        </w:rPr>
        <w:t>scorep</w:t>
      </w:r>
      <w:proofErr w:type="spellEnd"/>
      <w:r w:rsidRPr="005D7D64">
        <w:rPr>
          <w:rFonts w:ascii="-webkit-standard" w:hAnsi="-webkit-standard" w:cs="Times New Roman"/>
          <w:color w:val="000000"/>
        </w:rPr>
        <w:t>-score -r scorep-20170605_1128_12113780001392826/</w:t>
      </w:r>
      <w:proofErr w:type="spellStart"/>
      <w:r w:rsidRPr="005D7D64">
        <w:rPr>
          <w:rFonts w:ascii="-webkit-standard" w:hAnsi="-webkit-standard" w:cs="Times New Roman"/>
          <w:color w:val="000000"/>
        </w:rPr>
        <w:t>profile.cubex</w:t>
      </w:r>
      <w:proofErr w:type="spellEnd"/>
    </w:p>
    <w:p w14:paraId="2BA9F422"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w:t>
      </w:r>
    </w:p>
    <w:p w14:paraId="32077F6A"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4) Identify the functions that are called very often using the output of the above command, and add these functions to the filter.</w:t>
      </w:r>
    </w:p>
    <w:p w14:paraId="64AFCEC9"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 xml:space="preserve">5) Re-compile </w:t>
      </w:r>
      <w:proofErr w:type="spellStart"/>
      <w:r w:rsidRPr="005D7D64">
        <w:rPr>
          <w:rFonts w:ascii="-webkit-standard" w:hAnsi="-webkit-standard" w:cs="Times New Roman"/>
          <w:color w:val="000000"/>
        </w:rPr>
        <w:t>ScoreP</w:t>
      </w:r>
      <w:proofErr w:type="spellEnd"/>
      <w:r w:rsidRPr="005D7D64">
        <w:rPr>
          <w:rFonts w:ascii="-webkit-standard" w:hAnsi="-webkit-standard" w:cs="Times New Roman"/>
          <w:color w:val="000000"/>
        </w:rPr>
        <w:t xml:space="preserve"> with a reference to the newly created filter file (see above)</w:t>
      </w:r>
    </w:p>
    <w:p w14:paraId="479CE796"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 xml:space="preserve">6) Re-run </w:t>
      </w:r>
      <w:proofErr w:type="spellStart"/>
      <w:r w:rsidRPr="005D7D64">
        <w:rPr>
          <w:rFonts w:ascii="-webkit-standard" w:hAnsi="-webkit-standard" w:cs="Times New Roman"/>
          <w:color w:val="000000"/>
        </w:rPr>
        <w:t>ScoreP</w:t>
      </w:r>
      <w:proofErr w:type="spellEnd"/>
    </w:p>
    <w:p w14:paraId="696D34EA"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 xml:space="preserve">7) Look at the </w:t>
      </w:r>
      <w:proofErr w:type="spellStart"/>
      <w:r w:rsidRPr="005D7D64">
        <w:rPr>
          <w:rFonts w:ascii="-webkit-standard" w:hAnsi="-webkit-standard" w:cs="Times New Roman"/>
          <w:color w:val="000000"/>
        </w:rPr>
        <w:t>ScoreP</w:t>
      </w:r>
      <w:proofErr w:type="spellEnd"/>
      <w:r w:rsidRPr="005D7D64">
        <w:rPr>
          <w:rFonts w:ascii="-webkit-standard" w:hAnsi="-webkit-standard" w:cs="Times New Roman"/>
          <w:color w:val="000000"/>
        </w:rPr>
        <w:t xml:space="preserve"> profile using the GUI interface</w:t>
      </w:r>
    </w:p>
    <w:p w14:paraId="1D93E388"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w:t>
      </w:r>
    </w:p>
    <w:p w14:paraId="4D8C88CF" w14:textId="77777777" w:rsidR="005D7D64" w:rsidRPr="005D7D64" w:rsidRDefault="005D7D64" w:rsidP="005D7D64">
      <w:pPr>
        <w:spacing w:after="0" w:line="240" w:lineRule="auto"/>
        <w:rPr>
          <w:rFonts w:ascii="-webkit-standard" w:hAnsi="-webkit-standard" w:cs="Times New Roman"/>
          <w:color w:val="000000"/>
        </w:rPr>
      </w:pPr>
      <w:proofErr w:type="gramStart"/>
      <w:r w:rsidRPr="005D7D64">
        <w:rPr>
          <w:rFonts w:ascii="-webkit-standard" w:hAnsi="-webkit-standard" w:cs="Times New Roman"/>
          <w:color w:val="000000"/>
        </w:rPr>
        <w:t>..</w:t>
      </w:r>
      <w:proofErr w:type="gramEnd"/>
      <w:r w:rsidRPr="005D7D64">
        <w:rPr>
          <w:rFonts w:ascii="-webkit-standard" w:hAnsi="-webkit-standard" w:cs="Times New Roman"/>
          <w:color w:val="000000"/>
        </w:rPr>
        <w:t>/scorep-3.1/bin/cube scorep-20170605_1128_12113780001392826/</w:t>
      </w:r>
      <w:proofErr w:type="spellStart"/>
      <w:r w:rsidRPr="005D7D64">
        <w:rPr>
          <w:rFonts w:ascii="-webkit-standard" w:hAnsi="-webkit-standard" w:cs="Times New Roman"/>
          <w:color w:val="000000"/>
        </w:rPr>
        <w:t>profile.cubex</w:t>
      </w:r>
      <w:proofErr w:type="spellEnd"/>
    </w:p>
    <w:p w14:paraId="23695414" w14:textId="77777777" w:rsidR="005D7D64" w:rsidRPr="005D7D64" w:rsidRDefault="005D7D64" w:rsidP="005D7D64">
      <w:pPr>
        <w:spacing w:after="0" w:line="240" w:lineRule="auto"/>
        <w:rPr>
          <w:rFonts w:ascii="-webkit-standard" w:hAnsi="-webkit-standard" w:cs="Times New Roman"/>
          <w:color w:val="000000"/>
        </w:rPr>
      </w:pPr>
      <w:r w:rsidRPr="005D7D64">
        <w:rPr>
          <w:rFonts w:ascii="-webkit-standard" w:hAnsi="-webkit-standard" w:cs="Times New Roman"/>
          <w:color w:val="000000"/>
        </w:rPr>
        <w:t>---</w:t>
      </w:r>
    </w:p>
    <w:p w14:paraId="1ACB45CE" w14:textId="77777777" w:rsidR="005D7D64" w:rsidRPr="005D7D64" w:rsidRDefault="005D7D64" w:rsidP="005D7D64">
      <w:pPr>
        <w:spacing w:after="0" w:line="240" w:lineRule="auto"/>
        <w:rPr>
          <w:rFonts w:ascii="Calibri" w:hAnsi="Calibri" w:cs="Times New Roman"/>
        </w:rPr>
      </w:pPr>
      <w:r w:rsidRPr="005D7D64">
        <w:rPr>
          <w:rFonts w:ascii="Calibri" w:hAnsi="Calibri" w:cs="Times New Roman"/>
        </w:rPr>
        <w:t> </w:t>
      </w:r>
    </w:p>
    <w:p w14:paraId="6B78ABF0" w14:textId="77777777" w:rsidR="00B77D00" w:rsidRDefault="00B77D00"/>
    <w:p w14:paraId="0F690AA1" w14:textId="5F9BBA48" w:rsidR="001C7ACD" w:rsidRDefault="001C7ACD">
      <w:r>
        <w:br w:type="page"/>
      </w:r>
    </w:p>
    <w:p w14:paraId="78860A09" w14:textId="0C2BE61F" w:rsidR="00601188" w:rsidRDefault="00B77D00" w:rsidP="001C7ACD">
      <w:pPr>
        <w:jc w:val="center"/>
        <w:rPr>
          <w:b/>
          <w:sz w:val="24"/>
          <w:szCs w:val="24"/>
        </w:rPr>
      </w:pPr>
      <w:r>
        <w:rPr>
          <w:b/>
          <w:sz w:val="24"/>
          <w:szCs w:val="24"/>
        </w:rPr>
        <w:lastRenderedPageBreak/>
        <w:t>APPENDIX B</w:t>
      </w:r>
      <w:r w:rsidR="00E91B95">
        <w:rPr>
          <w:b/>
          <w:sz w:val="24"/>
          <w:szCs w:val="24"/>
        </w:rPr>
        <w:t>: instrumentation with TAU</w:t>
      </w:r>
    </w:p>
    <w:p w14:paraId="5AC90FCB" w14:textId="1F6C98A6" w:rsidR="00900666" w:rsidRPr="00900666" w:rsidRDefault="00900666" w:rsidP="00900666">
      <w:pPr>
        <w:spacing w:after="0" w:line="240" w:lineRule="auto"/>
        <w:rPr>
          <w:rFonts w:ascii="Calibri" w:eastAsia="Times New Roman" w:hAnsi="Calibri" w:cs="Times New Roman"/>
          <w:color w:val="000000"/>
          <w:sz w:val="21"/>
          <w:szCs w:val="21"/>
        </w:rPr>
      </w:pPr>
      <w:r>
        <w:rPr>
          <w:rFonts w:ascii="Calibri" w:eastAsia="Times New Roman" w:hAnsi="Calibri" w:cs="Times New Roman"/>
          <w:color w:val="000000"/>
          <w:sz w:val="21"/>
          <w:szCs w:val="21"/>
        </w:rPr>
        <w:t>T</w:t>
      </w:r>
      <w:r w:rsidRPr="00900666">
        <w:rPr>
          <w:rFonts w:ascii="Calibri" w:eastAsia="Times New Roman" w:hAnsi="Calibri" w:cs="Times New Roman"/>
          <w:color w:val="000000"/>
          <w:sz w:val="21"/>
          <w:szCs w:val="21"/>
        </w:rPr>
        <w:t>here are three different ways to use Tau in combination with a code of interest:</w:t>
      </w:r>
    </w:p>
    <w:p w14:paraId="6E6FB97B" w14:textId="4830081B" w:rsidR="00900666" w:rsidRPr="00900666" w:rsidRDefault="00900666" w:rsidP="00900666">
      <w:pPr>
        <w:numPr>
          <w:ilvl w:val="0"/>
          <w:numId w:val="7"/>
        </w:numPr>
        <w:spacing w:before="100" w:beforeAutospacing="1" w:after="100" w:afterAutospacing="1" w:line="240" w:lineRule="auto"/>
        <w:rPr>
          <w:rFonts w:ascii="Calibri" w:eastAsia="Times New Roman" w:hAnsi="Calibri" w:cs="Times New Roman"/>
          <w:color w:val="000000"/>
          <w:sz w:val="21"/>
          <w:szCs w:val="21"/>
        </w:rPr>
      </w:pPr>
      <w:r w:rsidRPr="00900666">
        <w:rPr>
          <w:rFonts w:ascii="Calibri" w:eastAsia="Times New Roman" w:hAnsi="Calibri" w:cs="Times New Roman"/>
          <w:color w:val="000000"/>
          <w:sz w:val="21"/>
          <w:szCs w:val="21"/>
        </w:rPr>
        <w:t>Sampling</w:t>
      </w:r>
      <w:r w:rsidR="005317A2">
        <w:rPr>
          <w:rFonts w:ascii="Calibri" w:eastAsia="Times New Roman" w:hAnsi="Calibri" w:cs="Times New Roman"/>
          <w:color w:val="000000"/>
          <w:sz w:val="21"/>
          <w:szCs w:val="21"/>
        </w:rPr>
        <w:t xml:space="preserve"> (or dynamic instrumentation)</w:t>
      </w:r>
      <w:r w:rsidRPr="00900666">
        <w:rPr>
          <w:rFonts w:ascii="Calibri" w:eastAsia="Times New Roman" w:hAnsi="Calibri" w:cs="Times New Roman"/>
          <w:color w:val="000000"/>
          <w:sz w:val="21"/>
          <w:szCs w:val="21"/>
        </w:rPr>
        <w:t xml:space="preserve">: This only requires compiling the code with the “-g” flag as preparation but this does not </w:t>
      </w:r>
      <w:r>
        <w:rPr>
          <w:rFonts w:ascii="Calibri" w:eastAsia="Times New Roman" w:hAnsi="Calibri" w:cs="Times New Roman"/>
          <w:color w:val="000000"/>
          <w:sz w:val="21"/>
          <w:szCs w:val="21"/>
        </w:rPr>
        <w:t>outpu</w:t>
      </w:r>
      <w:r w:rsidR="005317A2">
        <w:rPr>
          <w:rFonts w:ascii="Calibri" w:eastAsia="Times New Roman" w:hAnsi="Calibri" w:cs="Times New Roman"/>
          <w:color w:val="000000"/>
          <w:sz w:val="21"/>
          <w:szCs w:val="21"/>
        </w:rPr>
        <w:t>t</w:t>
      </w:r>
      <w:r>
        <w:rPr>
          <w:rFonts w:ascii="Calibri" w:eastAsia="Times New Roman" w:hAnsi="Calibri" w:cs="Times New Roman"/>
          <w:color w:val="000000"/>
          <w:sz w:val="21"/>
          <w:szCs w:val="21"/>
        </w:rPr>
        <w:t xml:space="preserve"> </w:t>
      </w:r>
      <w:r w:rsidRPr="00900666">
        <w:rPr>
          <w:rFonts w:ascii="Calibri" w:eastAsia="Times New Roman" w:hAnsi="Calibri" w:cs="Times New Roman"/>
          <w:color w:val="000000"/>
          <w:sz w:val="21"/>
          <w:szCs w:val="21"/>
        </w:rPr>
        <w:t>data on the communication</w:t>
      </w:r>
    </w:p>
    <w:p w14:paraId="4F2BA29D" w14:textId="77777777" w:rsidR="00900666" w:rsidRPr="00900666" w:rsidRDefault="00900666" w:rsidP="00900666">
      <w:pPr>
        <w:numPr>
          <w:ilvl w:val="0"/>
          <w:numId w:val="7"/>
        </w:numPr>
        <w:spacing w:before="100" w:beforeAutospacing="1" w:after="100" w:afterAutospacing="1" w:line="240" w:lineRule="auto"/>
        <w:rPr>
          <w:rFonts w:ascii="Calibri" w:eastAsia="Times New Roman" w:hAnsi="Calibri" w:cs="Times New Roman"/>
          <w:color w:val="000000"/>
          <w:sz w:val="21"/>
          <w:szCs w:val="21"/>
        </w:rPr>
      </w:pPr>
      <w:r w:rsidRPr="00900666">
        <w:rPr>
          <w:rFonts w:ascii="Calibri" w:eastAsia="Times New Roman" w:hAnsi="Calibri" w:cs="Times New Roman"/>
          <w:color w:val="000000"/>
          <w:sz w:val="21"/>
          <w:szCs w:val="21"/>
        </w:rPr>
        <w:t>Source code instrumentation: Compile the code with the tau_cxx.sh, tau_cc.sh or tau_f90.sh scripts and the “-g” flag. These scripts put calls to Tau instrumentation routines into the source code and subsequently invoke the compiler on the instrumented code.</w:t>
      </w:r>
    </w:p>
    <w:p w14:paraId="580A2F7C" w14:textId="77777777" w:rsidR="00900666" w:rsidRPr="00900666" w:rsidRDefault="00900666" w:rsidP="00900666">
      <w:pPr>
        <w:numPr>
          <w:ilvl w:val="0"/>
          <w:numId w:val="7"/>
        </w:numPr>
        <w:spacing w:before="100" w:beforeAutospacing="1" w:after="100" w:afterAutospacing="1" w:line="240" w:lineRule="auto"/>
        <w:rPr>
          <w:rFonts w:ascii="Calibri" w:eastAsia="Times New Roman" w:hAnsi="Calibri" w:cs="Times New Roman"/>
          <w:color w:val="000000"/>
          <w:sz w:val="21"/>
          <w:szCs w:val="21"/>
        </w:rPr>
      </w:pPr>
      <w:r w:rsidRPr="00900666">
        <w:rPr>
          <w:rFonts w:ascii="Calibri" w:eastAsia="Times New Roman" w:hAnsi="Calibri" w:cs="Times New Roman"/>
          <w:color w:val="000000"/>
          <w:sz w:val="21"/>
          <w:szCs w:val="21"/>
        </w:rPr>
        <w:t xml:space="preserve">Compiler instrumentation: Compile the code with </w:t>
      </w:r>
      <w:proofErr w:type="spellStart"/>
      <w:r w:rsidRPr="00900666">
        <w:rPr>
          <w:rFonts w:ascii="Calibri" w:eastAsia="Times New Roman" w:hAnsi="Calibri" w:cs="Times New Roman"/>
          <w:color w:val="000000"/>
          <w:sz w:val="21"/>
          <w:szCs w:val="21"/>
        </w:rPr>
        <w:t>taucxx</w:t>
      </w:r>
      <w:proofErr w:type="spellEnd"/>
      <w:r w:rsidRPr="00900666">
        <w:rPr>
          <w:rFonts w:ascii="Calibri" w:eastAsia="Times New Roman" w:hAnsi="Calibri" w:cs="Times New Roman"/>
          <w:color w:val="000000"/>
          <w:sz w:val="21"/>
          <w:szCs w:val="21"/>
        </w:rPr>
        <w:t xml:space="preserve">, </w:t>
      </w:r>
      <w:proofErr w:type="spellStart"/>
      <w:r w:rsidRPr="00900666">
        <w:rPr>
          <w:rFonts w:ascii="Calibri" w:eastAsia="Times New Roman" w:hAnsi="Calibri" w:cs="Times New Roman"/>
          <w:color w:val="000000"/>
          <w:sz w:val="21"/>
          <w:szCs w:val="21"/>
        </w:rPr>
        <w:t>taucc</w:t>
      </w:r>
      <w:proofErr w:type="spellEnd"/>
      <w:r w:rsidRPr="00900666">
        <w:rPr>
          <w:rFonts w:ascii="Calibri" w:eastAsia="Times New Roman" w:hAnsi="Calibri" w:cs="Times New Roman"/>
          <w:color w:val="000000"/>
          <w:sz w:val="21"/>
          <w:szCs w:val="21"/>
        </w:rPr>
        <w:t xml:space="preserve">, or tauf90 and the “-g” flag to instruct the compiler to insert special calls. With </w:t>
      </w:r>
      <w:proofErr w:type="spellStart"/>
      <w:r w:rsidRPr="00900666">
        <w:rPr>
          <w:rFonts w:ascii="Calibri" w:eastAsia="Times New Roman" w:hAnsi="Calibri" w:cs="Times New Roman"/>
          <w:color w:val="000000"/>
          <w:sz w:val="21"/>
          <w:szCs w:val="21"/>
        </w:rPr>
        <w:t>NWChem</w:t>
      </w:r>
      <w:proofErr w:type="spellEnd"/>
      <w:r w:rsidRPr="00900666">
        <w:rPr>
          <w:rFonts w:ascii="Calibri" w:eastAsia="Times New Roman" w:hAnsi="Calibri" w:cs="Times New Roman"/>
          <w:color w:val="000000"/>
          <w:sz w:val="21"/>
          <w:szCs w:val="21"/>
        </w:rPr>
        <w:t xml:space="preserve"> this approach had problems detecting the symbol names.</w:t>
      </w:r>
    </w:p>
    <w:p w14:paraId="19CC88B5" w14:textId="77777777" w:rsidR="00900666" w:rsidRPr="00900666" w:rsidRDefault="00900666" w:rsidP="00900666">
      <w:pPr>
        <w:spacing w:after="0" w:line="240" w:lineRule="auto"/>
        <w:rPr>
          <w:rFonts w:ascii="Calibri" w:eastAsia="Times New Roman" w:hAnsi="Calibri" w:cs="Times New Roman"/>
          <w:color w:val="000000"/>
          <w:sz w:val="21"/>
          <w:szCs w:val="21"/>
        </w:rPr>
      </w:pPr>
      <w:r w:rsidRPr="00900666">
        <w:rPr>
          <w:rFonts w:ascii="Calibri" w:eastAsia="Times New Roman" w:hAnsi="Calibri" w:cs="Times New Roman"/>
          <w:color w:val="000000"/>
          <w:sz w:val="21"/>
          <w:szCs w:val="21"/>
        </w:rPr>
        <w:t>Because of the issues with other approaches I prefer the source code instrumentation approach and the instructions below are specific to the source code instrumentation approach. </w:t>
      </w:r>
    </w:p>
    <w:p w14:paraId="56A5475E" w14:textId="77777777" w:rsidR="00900666" w:rsidRPr="00900666" w:rsidRDefault="00900666" w:rsidP="00900666">
      <w:pPr>
        <w:spacing w:after="0" w:line="240" w:lineRule="auto"/>
        <w:rPr>
          <w:rFonts w:ascii="Calibri" w:eastAsia="Times New Roman" w:hAnsi="Calibri" w:cs="Times New Roman"/>
          <w:color w:val="000000"/>
          <w:sz w:val="21"/>
          <w:szCs w:val="21"/>
        </w:rPr>
      </w:pPr>
    </w:p>
    <w:p w14:paraId="1DAFC328" w14:textId="77777777" w:rsidR="00900666" w:rsidRPr="00900666" w:rsidRDefault="00900666" w:rsidP="00900666">
      <w:pPr>
        <w:spacing w:after="0" w:line="240" w:lineRule="auto"/>
        <w:rPr>
          <w:rFonts w:ascii="Calibri" w:eastAsia="Times New Roman" w:hAnsi="Calibri" w:cs="Times New Roman"/>
          <w:color w:val="000000"/>
          <w:sz w:val="21"/>
          <w:szCs w:val="21"/>
        </w:rPr>
      </w:pPr>
      <w:r w:rsidRPr="00900666">
        <w:rPr>
          <w:rFonts w:ascii="Calibri" w:eastAsia="Times New Roman" w:hAnsi="Calibri" w:cs="Times New Roman"/>
          <w:color w:val="000000"/>
          <w:sz w:val="21"/>
          <w:szCs w:val="21"/>
        </w:rPr>
        <w:t xml:space="preserve">Before you compile your code with the Tau scripts you need to select a Tau </w:t>
      </w:r>
      <w:proofErr w:type="spellStart"/>
      <w:r w:rsidRPr="00900666">
        <w:rPr>
          <w:rFonts w:ascii="Calibri" w:eastAsia="Times New Roman" w:hAnsi="Calibri" w:cs="Times New Roman"/>
          <w:color w:val="000000"/>
          <w:sz w:val="21"/>
          <w:szCs w:val="21"/>
        </w:rPr>
        <w:t>Makefile</w:t>
      </w:r>
      <w:proofErr w:type="spellEnd"/>
      <w:r w:rsidRPr="00900666">
        <w:rPr>
          <w:rFonts w:ascii="Calibri" w:eastAsia="Times New Roman" w:hAnsi="Calibri" w:cs="Times New Roman"/>
          <w:color w:val="000000"/>
          <w:sz w:val="21"/>
          <w:szCs w:val="21"/>
        </w:rPr>
        <w:t xml:space="preserve"> that gives Tau more information about what your Tau installation supports. For </w:t>
      </w:r>
      <w:proofErr w:type="gramStart"/>
      <w:r w:rsidRPr="00900666">
        <w:rPr>
          <w:rFonts w:ascii="Calibri" w:eastAsia="Times New Roman" w:hAnsi="Calibri" w:cs="Times New Roman"/>
          <w:color w:val="000000"/>
          <w:sz w:val="21"/>
          <w:szCs w:val="21"/>
        </w:rPr>
        <w:t>example</w:t>
      </w:r>
      <w:proofErr w:type="gramEnd"/>
      <w:r w:rsidRPr="00900666">
        <w:rPr>
          <w:rFonts w:ascii="Calibri" w:eastAsia="Times New Roman" w:hAnsi="Calibri" w:cs="Times New Roman"/>
          <w:color w:val="000000"/>
          <w:sz w:val="21"/>
          <w:szCs w:val="21"/>
        </w:rPr>
        <w:t xml:space="preserve"> for an MPI based parallel program you would select a </w:t>
      </w:r>
      <w:proofErr w:type="spellStart"/>
      <w:r w:rsidRPr="00900666">
        <w:rPr>
          <w:rFonts w:ascii="Calibri" w:eastAsia="Times New Roman" w:hAnsi="Calibri" w:cs="Times New Roman"/>
          <w:color w:val="000000"/>
          <w:sz w:val="21"/>
          <w:szCs w:val="21"/>
        </w:rPr>
        <w:t>Makefile</w:t>
      </w:r>
      <w:proofErr w:type="spellEnd"/>
      <w:r w:rsidRPr="00900666">
        <w:rPr>
          <w:rFonts w:ascii="Calibri" w:eastAsia="Times New Roman" w:hAnsi="Calibri" w:cs="Times New Roman"/>
          <w:color w:val="000000"/>
          <w:sz w:val="21"/>
          <w:szCs w:val="21"/>
        </w:rPr>
        <w:t xml:space="preserve"> with MPI capabilities:</w:t>
      </w:r>
    </w:p>
    <w:p w14:paraId="7ADE9F7B" w14:textId="77777777" w:rsidR="00900666" w:rsidRPr="00900666" w:rsidRDefault="00900666" w:rsidP="00900666">
      <w:pPr>
        <w:spacing w:after="0" w:line="240" w:lineRule="auto"/>
        <w:rPr>
          <w:rFonts w:ascii="Calibri" w:eastAsia="Times New Roman" w:hAnsi="Calibri" w:cs="Times New Roman"/>
          <w:color w:val="000000"/>
          <w:sz w:val="21"/>
          <w:szCs w:val="21"/>
        </w:rPr>
      </w:pPr>
    </w:p>
    <w:p w14:paraId="49993C9A" w14:textId="77777777" w:rsidR="00900666" w:rsidRPr="00900666" w:rsidRDefault="00900666" w:rsidP="00900666">
      <w:pPr>
        <w:spacing w:after="0" w:line="240" w:lineRule="auto"/>
        <w:rPr>
          <w:rFonts w:ascii="Calibri" w:eastAsia="Times New Roman" w:hAnsi="Calibri" w:cs="Times New Roman"/>
          <w:color w:val="000000"/>
          <w:sz w:val="21"/>
          <w:szCs w:val="21"/>
        </w:rPr>
      </w:pPr>
      <w:r w:rsidRPr="00900666">
        <w:rPr>
          <w:rFonts w:ascii="Calibri" w:eastAsia="Times New Roman" w:hAnsi="Calibri" w:cs="Times New Roman"/>
          <w:color w:val="000000"/>
          <w:sz w:val="21"/>
          <w:szCs w:val="21"/>
        </w:rPr>
        <w:t>export TAU_MAKEFILE=/software/tau/2.26.1-gnu/x86_64/lib/Makefile.tau-mpi-pthread-pdt</w:t>
      </w:r>
    </w:p>
    <w:p w14:paraId="16B6B0CC" w14:textId="77777777" w:rsidR="00900666" w:rsidRPr="00900666" w:rsidRDefault="00900666" w:rsidP="00900666">
      <w:pPr>
        <w:spacing w:after="0" w:line="240" w:lineRule="auto"/>
        <w:rPr>
          <w:rFonts w:ascii="Calibri" w:eastAsia="Times New Roman" w:hAnsi="Calibri" w:cs="Times New Roman"/>
          <w:color w:val="000000"/>
          <w:sz w:val="21"/>
          <w:szCs w:val="21"/>
        </w:rPr>
      </w:pPr>
    </w:p>
    <w:p w14:paraId="79A93535" w14:textId="77777777" w:rsidR="00900666" w:rsidRPr="00900666" w:rsidRDefault="00900666" w:rsidP="00900666">
      <w:pPr>
        <w:spacing w:after="0" w:line="240" w:lineRule="auto"/>
        <w:rPr>
          <w:rFonts w:ascii="Calibri" w:eastAsia="Times New Roman" w:hAnsi="Calibri" w:cs="Times New Roman"/>
          <w:color w:val="000000"/>
          <w:sz w:val="21"/>
          <w:szCs w:val="21"/>
        </w:rPr>
      </w:pPr>
      <w:r w:rsidRPr="00900666">
        <w:rPr>
          <w:rFonts w:ascii="Calibri" w:eastAsia="Times New Roman" w:hAnsi="Calibri" w:cs="Times New Roman"/>
          <w:color w:val="000000"/>
          <w:sz w:val="21"/>
          <w:szCs w:val="21"/>
        </w:rPr>
        <w:t>Subsequently compiling the code replacing the usual compiler names with tau_cxx.sh, tau_cc.sh or tau_f90.sh as appropriate will generate an instrumented code. </w:t>
      </w:r>
    </w:p>
    <w:p w14:paraId="6B6B2DCF" w14:textId="77777777" w:rsidR="00900666" w:rsidRPr="00900666" w:rsidRDefault="00900666" w:rsidP="00900666">
      <w:pPr>
        <w:spacing w:after="0" w:line="240" w:lineRule="auto"/>
        <w:rPr>
          <w:rFonts w:ascii="Calibri" w:eastAsia="Times New Roman" w:hAnsi="Calibri" w:cs="Times New Roman"/>
          <w:color w:val="000000"/>
          <w:sz w:val="21"/>
          <w:szCs w:val="21"/>
        </w:rPr>
      </w:pPr>
    </w:p>
    <w:p w14:paraId="09C94C46" w14:textId="77777777" w:rsidR="00900666" w:rsidRPr="00900666" w:rsidRDefault="00900666" w:rsidP="00900666">
      <w:pPr>
        <w:spacing w:after="0" w:line="240" w:lineRule="auto"/>
        <w:rPr>
          <w:rFonts w:ascii="Calibri" w:eastAsia="Times New Roman" w:hAnsi="Calibri" w:cs="Times New Roman"/>
          <w:color w:val="000000"/>
          <w:sz w:val="21"/>
          <w:szCs w:val="21"/>
        </w:rPr>
      </w:pPr>
      <w:r w:rsidRPr="00900666">
        <w:rPr>
          <w:rFonts w:ascii="Calibri" w:eastAsia="Times New Roman" w:hAnsi="Calibri" w:cs="Times New Roman"/>
          <w:color w:val="000000"/>
          <w:sz w:val="21"/>
          <w:szCs w:val="21"/>
        </w:rPr>
        <w:t>Note that by default Tau will instrument everything. If needed you can turn instrumentation off with a selection file. For example:</w:t>
      </w:r>
    </w:p>
    <w:p w14:paraId="0A7FC677" w14:textId="77777777" w:rsidR="00900666" w:rsidRPr="00900666" w:rsidRDefault="00900666" w:rsidP="00900666">
      <w:pPr>
        <w:spacing w:after="0" w:line="240" w:lineRule="auto"/>
        <w:rPr>
          <w:rFonts w:ascii="Calibri" w:eastAsia="Times New Roman" w:hAnsi="Calibri" w:cs="Times New Roman"/>
          <w:color w:val="000000"/>
          <w:sz w:val="21"/>
          <w:szCs w:val="21"/>
        </w:rPr>
      </w:pPr>
    </w:p>
    <w:p w14:paraId="62ED7D13" w14:textId="77777777" w:rsidR="00900666" w:rsidRPr="00900666" w:rsidRDefault="00900666" w:rsidP="00900666">
      <w:pPr>
        <w:spacing w:after="0" w:line="240" w:lineRule="auto"/>
        <w:rPr>
          <w:rFonts w:ascii="Calibri" w:eastAsia="Times New Roman" w:hAnsi="Calibri" w:cs="Times New Roman"/>
          <w:color w:val="000000"/>
          <w:sz w:val="21"/>
          <w:szCs w:val="21"/>
        </w:rPr>
      </w:pPr>
      <w:r w:rsidRPr="00900666">
        <w:rPr>
          <w:rFonts w:ascii="Menlo" w:eastAsia="Times New Roman" w:hAnsi="Menlo" w:cs="Menlo"/>
          <w:color w:val="000000"/>
          <w:sz w:val="17"/>
          <w:szCs w:val="17"/>
          <w:shd w:val="clear" w:color="auto" w:fill="FFFFFF"/>
        </w:rPr>
        <w:t>BEGIN_FILE_EXCLUDE_LIST</w:t>
      </w:r>
    </w:p>
    <w:p w14:paraId="4BE4246F" w14:textId="77777777" w:rsidR="00900666" w:rsidRPr="00900666" w:rsidRDefault="00900666" w:rsidP="00900666">
      <w:pPr>
        <w:shd w:val="clear" w:color="auto" w:fill="FFFFFF"/>
        <w:spacing w:after="0" w:line="240" w:lineRule="auto"/>
        <w:rPr>
          <w:rFonts w:ascii="Menlo" w:hAnsi="Menlo" w:cs="Menlo"/>
          <w:color w:val="000000"/>
          <w:sz w:val="17"/>
          <w:szCs w:val="17"/>
        </w:rPr>
      </w:pPr>
      <w:r w:rsidRPr="00900666">
        <w:rPr>
          <w:rFonts w:ascii="Menlo" w:hAnsi="Menlo" w:cs="Menlo"/>
          <w:color w:val="000000"/>
          <w:sz w:val="17"/>
          <w:szCs w:val="17"/>
        </w:rPr>
        <w:t>input_</w:t>
      </w:r>
      <w:proofErr w:type="gramStart"/>
      <w:r w:rsidRPr="00900666">
        <w:rPr>
          <w:rFonts w:ascii="Menlo" w:hAnsi="Menlo" w:cs="Menlo"/>
          <w:color w:val="000000"/>
          <w:sz w:val="17"/>
          <w:szCs w:val="17"/>
        </w:rPr>
        <w:t>*.F</w:t>
      </w:r>
      <w:proofErr w:type="gramEnd"/>
    </w:p>
    <w:p w14:paraId="0A568AB2" w14:textId="77777777" w:rsidR="00900666" w:rsidRPr="00900666" w:rsidRDefault="00900666" w:rsidP="00900666">
      <w:pPr>
        <w:spacing w:after="0" w:line="240" w:lineRule="auto"/>
        <w:rPr>
          <w:rFonts w:ascii="Menlo" w:hAnsi="Menlo" w:cs="Menlo"/>
          <w:color w:val="000000"/>
          <w:sz w:val="17"/>
          <w:szCs w:val="17"/>
        </w:rPr>
      </w:pPr>
      <w:proofErr w:type="spellStart"/>
      <w:proofErr w:type="gramStart"/>
      <w:r w:rsidRPr="00900666">
        <w:rPr>
          <w:rFonts w:ascii="Menlo" w:hAnsi="Menlo" w:cs="Menlo"/>
          <w:color w:val="000000"/>
          <w:sz w:val="17"/>
          <w:szCs w:val="17"/>
          <w:shd w:val="clear" w:color="auto" w:fill="FFFFFF"/>
        </w:rPr>
        <w:t>dcopy.f</w:t>
      </w:r>
      <w:proofErr w:type="spellEnd"/>
      <w:proofErr w:type="gramEnd"/>
    </w:p>
    <w:p w14:paraId="3513965F" w14:textId="77777777" w:rsidR="00900666" w:rsidRPr="00900666" w:rsidRDefault="00900666" w:rsidP="00900666">
      <w:pPr>
        <w:shd w:val="clear" w:color="auto" w:fill="FFFFFF"/>
        <w:spacing w:after="0" w:line="240" w:lineRule="auto"/>
        <w:rPr>
          <w:rFonts w:ascii="Menlo" w:hAnsi="Menlo" w:cs="Menlo"/>
          <w:color w:val="000000"/>
          <w:sz w:val="17"/>
          <w:szCs w:val="17"/>
        </w:rPr>
      </w:pPr>
      <w:r w:rsidRPr="00900666">
        <w:rPr>
          <w:rFonts w:ascii="Menlo" w:hAnsi="Menlo" w:cs="Menlo"/>
          <w:color w:val="000000"/>
          <w:sz w:val="17"/>
          <w:szCs w:val="17"/>
        </w:rPr>
        <w:t>END_FILE_EXCLUDE_LIST</w:t>
      </w:r>
    </w:p>
    <w:p w14:paraId="4B7C8DD5" w14:textId="77777777" w:rsidR="00900666" w:rsidRPr="00900666" w:rsidRDefault="00900666" w:rsidP="00900666">
      <w:pPr>
        <w:spacing w:after="0" w:line="240" w:lineRule="auto"/>
        <w:rPr>
          <w:rFonts w:ascii="Calibri" w:eastAsia="Times New Roman" w:hAnsi="Calibri" w:cs="Times New Roman"/>
          <w:color w:val="000000"/>
          <w:sz w:val="21"/>
          <w:szCs w:val="21"/>
        </w:rPr>
      </w:pPr>
      <w:r w:rsidRPr="00900666">
        <w:rPr>
          <w:rFonts w:ascii="Menlo" w:eastAsia="Times New Roman" w:hAnsi="Menlo" w:cs="Menlo"/>
          <w:color w:val="000000"/>
          <w:sz w:val="17"/>
          <w:szCs w:val="17"/>
          <w:shd w:val="clear" w:color="auto" w:fill="FFFFFF"/>
        </w:rPr>
        <w:t>BEGIN_EXCLUDE_LIST</w:t>
      </w:r>
    </w:p>
    <w:p w14:paraId="0459FD9F" w14:textId="77777777" w:rsidR="00900666" w:rsidRPr="00900666" w:rsidRDefault="00900666" w:rsidP="00900666">
      <w:pPr>
        <w:shd w:val="clear" w:color="auto" w:fill="FFFFFF"/>
        <w:spacing w:after="0" w:line="240" w:lineRule="auto"/>
        <w:rPr>
          <w:rFonts w:ascii="Menlo" w:hAnsi="Menlo" w:cs="Menlo"/>
          <w:color w:val="000000"/>
          <w:sz w:val="17"/>
          <w:szCs w:val="17"/>
        </w:rPr>
      </w:pPr>
      <w:proofErr w:type="spellStart"/>
      <w:r w:rsidRPr="00900666">
        <w:rPr>
          <w:rFonts w:ascii="Menlo" w:hAnsi="Menlo" w:cs="Menlo"/>
          <w:color w:val="000000"/>
          <w:sz w:val="17"/>
          <w:szCs w:val="17"/>
        </w:rPr>
        <w:t>tddft</w:t>
      </w:r>
      <w:proofErr w:type="spellEnd"/>
    </w:p>
    <w:p w14:paraId="0B637D0E" w14:textId="77777777" w:rsidR="00900666" w:rsidRPr="00900666" w:rsidRDefault="00900666" w:rsidP="00900666">
      <w:pPr>
        <w:shd w:val="clear" w:color="auto" w:fill="FFFFFF"/>
        <w:spacing w:after="0" w:line="240" w:lineRule="auto"/>
        <w:rPr>
          <w:rFonts w:ascii="Menlo" w:hAnsi="Menlo" w:cs="Menlo"/>
          <w:color w:val="000000"/>
          <w:sz w:val="17"/>
          <w:szCs w:val="17"/>
        </w:rPr>
      </w:pPr>
      <w:r w:rsidRPr="00900666">
        <w:rPr>
          <w:rFonts w:ascii="Menlo" w:hAnsi="Menlo" w:cs="Menlo"/>
          <w:color w:val="000000"/>
          <w:sz w:val="17"/>
          <w:szCs w:val="17"/>
        </w:rPr>
        <w:t>END_EXCLUDE_LIST</w:t>
      </w:r>
    </w:p>
    <w:p w14:paraId="02C12FB9" w14:textId="77777777" w:rsidR="00900666" w:rsidRPr="00900666" w:rsidRDefault="00900666" w:rsidP="00900666">
      <w:pPr>
        <w:shd w:val="clear" w:color="auto" w:fill="FFFFFF"/>
        <w:spacing w:after="0" w:line="240" w:lineRule="auto"/>
        <w:rPr>
          <w:rFonts w:ascii="Menlo" w:hAnsi="Menlo" w:cs="Menlo"/>
          <w:color w:val="000000"/>
          <w:sz w:val="17"/>
          <w:szCs w:val="17"/>
        </w:rPr>
      </w:pPr>
      <w:r w:rsidRPr="00900666">
        <w:rPr>
          <w:rFonts w:ascii="Menlo" w:hAnsi="Menlo" w:cs="Menlo"/>
          <w:color w:val="000000"/>
          <w:sz w:val="17"/>
          <w:szCs w:val="17"/>
        </w:rPr>
        <w:br/>
      </w:r>
    </w:p>
    <w:p w14:paraId="48507112" w14:textId="77777777" w:rsidR="00900666" w:rsidRPr="00900666" w:rsidRDefault="00900666" w:rsidP="00900666">
      <w:pPr>
        <w:spacing w:after="0" w:line="240" w:lineRule="auto"/>
        <w:rPr>
          <w:rFonts w:ascii="Calibri" w:hAnsi="Calibri" w:cs="Times New Roman"/>
          <w:color w:val="000000"/>
          <w:sz w:val="21"/>
          <w:szCs w:val="21"/>
        </w:rPr>
      </w:pPr>
      <w:r w:rsidRPr="00900666">
        <w:rPr>
          <w:rFonts w:ascii="Calibri" w:hAnsi="Calibri" w:cs="Times New Roman"/>
          <w:color w:val="000000"/>
          <w:sz w:val="21"/>
          <w:szCs w:val="21"/>
          <w:shd w:val="clear" w:color="auto" w:fill="FFFEFE"/>
        </w:rPr>
        <w:t>To use this file “</w:t>
      </w:r>
      <w:proofErr w:type="spellStart"/>
      <w:r w:rsidRPr="00900666">
        <w:rPr>
          <w:rFonts w:ascii="Calibri" w:hAnsi="Calibri" w:cs="Times New Roman"/>
          <w:color w:val="000000"/>
          <w:sz w:val="21"/>
          <w:szCs w:val="21"/>
          <w:shd w:val="clear" w:color="auto" w:fill="FFFEFE"/>
        </w:rPr>
        <w:t>select.tau</w:t>
      </w:r>
      <w:proofErr w:type="spellEnd"/>
      <w:r w:rsidRPr="00900666">
        <w:rPr>
          <w:rFonts w:ascii="Calibri" w:hAnsi="Calibri" w:cs="Times New Roman"/>
          <w:color w:val="000000"/>
          <w:sz w:val="21"/>
          <w:szCs w:val="21"/>
          <w:shd w:val="clear" w:color="auto" w:fill="FFFEFE"/>
        </w:rPr>
        <w:t>” add it to the Tau options as:</w:t>
      </w:r>
    </w:p>
    <w:p w14:paraId="510EA777" w14:textId="77777777" w:rsidR="00900666" w:rsidRPr="00900666" w:rsidRDefault="00900666" w:rsidP="00900666">
      <w:pPr>
        <w:spacing w:after="0" w:line="240" w:lineRule="auto"/>
        <w:rPr>
          <w:rFonts w:ascii="Calibri" w:hAnsi="Calibri" w:cs="Times New Roman"/>
          <w:color w:val="000000"/>
          <w:sz w:val="21"/>
          <w:szCs w:val="21"/>
        </w:rPr>
      </w:pPr>
      <w:r w:rsidRPr="00900666">
        <w:rPr>
          <w:rFonts w:ascii="Calibri" w:hAnsi="Calibri" w:cs="Times New Roman"/>
          <w:color w:val="000000"/>
          <w:sz w:val="21"/>
          <w:szCs w:val="21"/>
          <w:shd w:val="clear" w:color="auto" w:fill="FFFEFE"/>
        </w:rPr>
        <w:br/>
      </w:r>
    </w:p>
    <w:p w14:paraId="3A3B6E9A" w14:textId="77777777" w:rsidR="00900666" w:rsidRPr="00900666" w:rsidRDefault="00900666" w:rsidP="00900666">
      <w:pPr>
        <w:spacing w:after="0" w:line="240" w:lineRule="auto"/>
        <w:rPr>
          <w:rFonts w:ascii="Calibri" w:hAnsi="Calibri" w:cs="Times New Roman"/>
          <w:color w:val="000000"/>
          <w:sz w:val="21"/>
          <w:szCs w:val="21"/>
        </w:rPr>
      </w:pPr>
      <w:r w:rsidRPr="00900666">
        <w:rPr>
          <w:rFonts w:ascii="Calibri" w:hAnsi="Calibri" w:cs="Times New Roman"/>
          <w:color w:val="000000"/>
          <w:sz w:val="21"/>
          <w:szCs w:val="21"/>
        </w:rPr>
        <w:t>export TAU_OPTIONS=-</w:t>
      </w:r>
      <w:proofErr w:type="spellStart"/>
      <w:r w:rsidRPr="00900666">
        <w:rPr>
          <w:rFonts w:ascii="Calibri" w:hAnsi="Calibri" w:cs="Times New Roman"/>
          <w:color w:val="000000"/>
          <w:sz w:val="21"/>
          <w:szCs w:val="21"/>
        </w:rPr>
        <w:t>optTauSelectFile</w:t>
      </w:r>
      <w:proofErr w:type="spellEnd"/>
      <w:r w:rsidRPr="00900666">
        <w:rPr>
          <w:rFonts w:ascii="Calibri" w:hAnsi="Calibri" w:cs="Times New Roman"/>
          <w:color w:val="000000"/>
          <w:sz w:val="21"/>
          <w:szCs w:val="21"/>
        </w:rPr>
        <w:t>=</w:t>
      </w:r>
      <w:proofErr w:type="spellStart"/>
      <w:r w:rsidRPr="00900666">
        <w:rPr>
          <w:rFonts w:ascii="Calibri" w:hAnsi="Calibri" w:cs="Times New Roman"/>
          <w:color w:val="000000"/>
          <w:sz w:val="21"/>
          <w:szCs w:val="21"/>
        </w:rPr>
        <w:t>select.tau</w:t>
      </w:r>
      <w:proofErr w:type="spellEnd"/>
    </w:p>
    <w:p w14:paraId="73547714" w14:textId="0305CFC0" w:rsidR="00E91B95" w:rsidRDefault="00E91B95">
      <w:pPr>
        <w:rPr>
          <w:b/>
        </w:rPr>
      </w:pPr>
      <w:r>
        <w:rPr>
          <w:b/>
        </w:rPr>
        <w:br w:type="page"/>
      </w:r>
    </w:p>
    <w:p w14:paraId="10FFA902" w14:textId="3B03644E" w:rsidR="00D24841" w:rsidRDefault="00E91B95" w:rsidP="00E91B95">
      <w:pPr>
        <w:jc w:val="center"/>
        <w:rPr>
          <w:b/>
        </w:rPr>
      </w:pPr>
      <w:r w:rsidRPr="00E91B95">
        <w:rPr>
          <w:b/>
        </w:rPr>
        <w:lastRenderedPageBreak/>
        <w:t>APPENDIX C: TAU support for workflows</w:t>
      </w:r>
    </w:p>
    <w:p w14:paraId="77802DDA" w14:textId="203A9C7E" w:rsidR="00E91B95" w:rsidRDefault="00E91B95" w:rsidP="00E91B95">
      <w:r>
        <w:t xml:space="preserve">TAU produces Trace or Profile file per directory where </w:t>
      </w:r>
      <w:r w:rsidR="00C514B6">
        <w:t>an application</w:t>
      </w:r>
      <w:r>
        <w:t xml:space="preserve"> run</w:t>
      </w:r>
      <w:r w:rsidR="00C514B6">
        <w:t>.  For this reason, Trace and Profile files for a workflow composed of several applications must be merged to produce a Trace or Profile for a workflow composed of several applications.</w:t>
      </w:r>
    </w:p>
    <w:p w14:paraId="516383B6" w14:textId="4F8F7B53" w:rsidR="00E91B95" w:rsidRPr="00E91B95" w:rsidRDefault="00C514B6" w:rsidP="00E91B95">
      <w:r>
        <w:t xml:space="preserve">The </w:t>
      </w:r>
      <w:r w:rsidR="00E91B95" w:rsidRPr="00E91B95">
        <w:t xml:space="preserve">workflow data merge tool </w:t>
      </w:r>
      <w:r>
        <w:t xml:space="preserve">is </w:t>
      </w:r>
      <w:r w:rsidR="00E91B95" w:rsidRPr="00E91B95">
        <w:t xml:space="preserve">called </w:t>
      </w:r>
      <w:proofErr w:type="spellStart"/>
      <w:r w:rsidR="00E91B95" w:rsidRPr="00E91B95">
        <w:t>tau_coalesce</w:t>
      </w:r>
      <w:proofErr w:type="spellEnd"/>
      <w:r w:rsidR="00E91B95" w:rsidRPr="00E91B95">
        <w:t>:</w:t>
      </w:r>
    </w:p>
    <w:p w14:paraId="71C0C737" w14:textId="4E7B0F9F" w:rsidR="00E91B95" w:rsidRPr="00E91B95" w:rsidRDefault="00E91B95" w:rsidP="00E91B95">
      <w:proofErr w:type="spellStart"/>
      <w:r w:rsidRPr="00C514B6">
        <w:rPr>
          <w:rFonts w:ascii="Menlo" w:hAnsi="Menlo" w:cs="Menlo"/>
        </w:rPr>
        <w:t>tau_coalesce</w:t>
      </w:r>
      <w:proofErr w:type="spellEnd"/>
      <w:r w:rsidRPr="00C514B6">
        <w:rPr>
          <w:rFonts w:ascii="Menlo" w:hAnsi="Menlo" w:cs="Menlo"/>
        </w:rPr>
        <w:t xml:space="preserve"> [dir1] [dir2]</w:t>
      </w:r>
    </w:p>
    <w:p w14:paraId="4764A1B9" w14:textId="10C87D49" w:rsidR="00E91B95" w:rsidRDefault="00C514B6" w:rsidP="00E91B95">
      <w:r>
        <w:t>The tool</w:t>
      </w:r>
      <w:r w:rsidR="00E91B95" w:rsidRPr="00E91B95">
        <w:t xml:space="preserve"> creates a merged </w:t>
      </w:r>
      <w:proofErr w:type="spellStart"/>
      <w:r w:rsidR="00E91B95" w:rsidRPr="009664A3">
        <w:rPr>
          <w:rFonts w:ascii="Menlo" w:hAnsi="Menlo" w:cs="Menlo"/>
        </w:rPr>
        <w:t>tau.trc</w:t>
      </w:r>
      <w:proofErr w:type="spellEnd"/>
      <w:r w:rsidR="00E91B95" w:rsidRPr="00E91B95">
        <w:t xml:space="preserve"> </w:t>
      </w:r>
      <w:proofErr w:type="spellStart"/>
      <w:r w:rsidR="00E91B95" w:rsidRPr="009664A3">
        <w:rPr>
          <w:rFonts w:ascii="Menlo" w:hAnsi="Menlo" w:cs="Menlo"/>
        </w:rPr>
        <w:t>tau.edf</w:t>
      </w:r>
      <w:proofErr w:type="spellEnd"/>
      <w:r w:rsidR="00E91B95" w:rsidRPr="00E91B95">
        <w:t xml:space="preserve"> file in the current directory and remaps the node ids for each entry/exit record in the trace for the traces in the three folders. Also, if there are </w:t>
      </w:r>
      <w:proofErr w:type="gramStart"/>
      <w:r w:rsidR="00E91B95" w:rsidRPr="009664A3">
        <w:rPr>
          <w:rFonts w:ascii="Menlo" w:hAnsi="Menlo" w:cs="Menlo"/>
        </w:rPr>
        <w:t>profile.&lt;</w:t>
      </w:r>
      <w:proofErr w:type="gramEnd"/>
      <w:r w:rsidR="00E91B95" w:rsidRPr="009664A3">
        <w:rPr>
          <w:rFonts w:ascii="Menlo" w:hAnsi="Menlo" w:cs="Menlo"/>
        </w:rPr>
        <w:t>rank&gt;.0.&lt;thread&gt;</w:t>
      </w:r>
      <w:r w:rsidR="00E91B95" w:rsidRPr="00E91B95">
        <w:t xml:space="preserve"> files in the above directories, it will generate the remapped profile.* files in the current directory so tools such as </w:t>
      </w:r>
      <w:proofErr w:type="spellStart"/>
      <w:r w:rsidR="00E91B95" w:rsidRPr="00E91B95">
        <w:t>paraprof</w:t>
      </w:r>
      <w:proofErr w:type="spellEnd"/>
      <w:r w:rsidR="00E91B95" w:rsidRPr="00E91B95">
        <w:t>/</w:t>
      </w:r>
      <w:proofErr w:type="spellStart"/>
      <w:r w:rsidR="00E91B95" w:rsidRPr="00E91B95">
        <w:t>pprof</w:t>
      </w:r>
      <w:proofErr w:type="spellEnd"/>
      <w:r w:rsidR="00E91B95" w:rsidRPr="00E91B95">
        <w:t xml:space="preserve"> may be used on the merged profile dataset. </w:t>
      </w:r>
    </w:p>
    <w:p w14:paraId="48E981BC" w14:textId="77777777" w:rsidR="009664A3" w:rsidRPr="00E91B95" w:rsidRDefault="009664A3" w:rsidP="00E91B95"/>
    <w:p w14:paraId="15080F9E" w14:textId="77777777" w:rsidR="00E91B95" w:rsidRPr="00E91B95" w:rsidRDefault="00E91B95" w:rsidP="00E91B95"/>
    <w:sectPr w:rsidR="00E91B95" w:rsidRPr="00E91B95" w:rsidSect="00890E6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Menlo">
    <w:panose1 w:val="020B0609030804020204"/>
    <w:charset w:val="00"/>
    <w:family w:val="auto"/>
    <w:pitch w:val="variable"/>
    <w:sig w:usb0="E60022FF" w:usb1="D200F9FB" w:usb2="02000028" w:usb3="00000000" w:csb0="000001DF" w:csb1="00000000"/>
  </w:font>
  <w:font w:name="-webkit-standard">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BCA6779"/>
    <w:multiLevelType w:val="hybridMultilevel"/>
    <w:tmpl w:val="C4FCA6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976D65"/>
    <w:multiLevelType w:val="hybridMultilevel"/>
    <w:tmpl w:val="0F405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C540504"/>
    <w:multiLevelType w:val="hybridMultilevel"/>
    <w:tmpl w:val="35D810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69A81BB7"/>
    <w:multiLevelType w:val="multilevel"/>
    <w:tmpl w:val="EC5AD8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6BF6788E"/>
    <w:multiLevelType w:val="hybridMultilevel"/>
    <w:tmpl w:val="494C73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5D95EF6"/>
    <w:multiLevelType w:val="hybridMultilevel"/>
    <w:tmpl w:val="75C22D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A9F7016"/>
    <w:multiLevelType w:val="hybridMultilevel"/>
    <w:tmpl w:val="934677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2"/>
  </w:num>
  <w:num w:numId="5">
    <w:abstractNumId w:val="5"/>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hideSpellingErrors/>
  <w:hideGrammaticalErrors/>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 Proceeding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w0dazzpt9xsv2ex25r5vdt5pfwrwdf22zee&quot;&gt;2017&lt;record-ids&gt;&lt;item&gt;344&lt;/item&gt;&lt;/record-ids&gt;&lt;/item&gt;&lt;/Libraries&gt;"/>
  </w:docVars>
  <w:rsids>
    <w:rsidRoot w:val="00227E06"/>
    <w:rsid w:val="00020E77"/>
    <w:rsid w:val="00026B26"/>
    <w:rsid w:val="00027408"/>
    <w:rsid w:val="00033A0C"/>
    <w:rsid w:val="00042DB6"/>
    <w:rsid w:val="000466C0"/>
    <w:rsid w:val="000622BE"/>
    <w:rsid w:val="00073AA6"/>
    <w:rsid w:val="00080050"/>
    <w:rsid w:val="0008463F"/>
    <w:rsid w:val="0008741B"/>
    <w:rsid w:val="000956E7"/>
    <w:rsid w:val="00096103"/>
    <w:rsid w:val="00097FF6"/>
    <w:rsid w:val="000B4BBF"/>
    <w:rsid w:val="000B6A13"/>
    <w:rsid w:val="000C14C7"/>
    <w:rsid w:val="000C1F74"/>
    <w:rsid w:val="000C2656"/>
    <w:rsid w:val="000C28FA"/>
    <w:rsid w:val="000C3025"/>
    <w:rsid w:val="000E78D7"/>
    <w:rsid w:val="000F53EF"/>
    <w:rsid w:val="00130610"/>
    <w:rsid w:val="001310C8"/>
    <w:rsid w:val="00142406"/>
    <w:rsid w:val="001444D7"/>
    <w:rsid w:val="001453AD"/>
    <w:rsid w:val="0014666F"/>
    <w:rsid w:val="00151628"/>
    <w:rsid w:val="00151774"/>
    <w:rsid w:val="00162BF9"/>
    <w:rsid w:val="001724C2"/>
    <w:rsid w:val="001A6001"/>
    <w:rsid w:val="001A7206"/>
    <w:rsid w:val="001C7ACD"/>
    <w:rsid w:val="001D22EB"/>
    <w:rsid w:val="001E6FB8"/>
    <w:rsid w:val="001F7638"/>
    <w:rsid w:val="00204480"/>
    <w:rsid w:val="002165FF"/>
    <w:rsid w:val="00227E06"/>
    <w:rsid w:val="002661AA"/>
    <w:rsid w:val="00271289"/>
    <w:rsid w:val="00272221"/>
    <w:rsid w:val="00274702"/>
    <w:rsid w:val="00275706"/>
    <w:rsid w:val="002A158F"/>
    <w:rsid w:val="002A3BA0"/>
    <w:rsid w:val="002A672C"/>
    <w:rsid w:val="002D5AE1"/>
    <w:rsid w:val="00302A28"/>
    <w:rsid w:val="003074D0"/>
    <w:rsid w:val="003324AD"/>
    <w:rsid w:val="0033394F"/>
    <w:rsid w:val="003343CF"/>
    <w:rsid w:val="00352CFC"/>
    <w:rsid w:val="00356BB4"/>
    <w:rsid w:val="00356C62"/>
    <w:rsid w:val="003722A0"/>
    <w:rsid w:val="00381539"/>
    <w:rsid w:val="00385F18"/>
    <w:rsid w:val="00394366"/>
    <w:rsid w:val="00397DD3"/>
    <w:rsid w:val="003C6C5A"/>
    <w:rsid w:val="003E7523"/>
    <w:rsid w:val="00404C98"/>
    <w:rsid w:val="00407069"/>
    <w:rsid w:val="00407D09"/>
    <w:rsid w:val="00432297"/>
    <w:rsid w:val="00441952"/>
    <w:rsid w:val="00443744"/>
    <w:rsid w:val="00444D9B"/>
    <w:rsid w:val="00456CCC"/>
    <w:rsid w:val="0047794C"/>
    <w:rsid w:val="00492EA5"/>
    <w:rsid w:val="004C1ECF"/>
    <w:rsid w:val="004C358F"/>
    <w:rsid w:val="004C7A7A"/>
    <w:rsid w:val="004E1E4F"/>
    <w:rsid w:val="004F01A8"/>
    <w:rsid w:val="00517DEB"/>
    <w:rsid w:val="00527C2B"/>
    <w:rsid w:val="005317A2"/>
    <w:rsid w:val="00557C61"/>
    <w:rsid w:val="0056198E"/>
    <w:rsid w:val="005B53D6"/>
    <w:rsid w:val="005C5C72"/>
    <w:rsid w:val="005D056D"/>
    <w:rsid w:val="005D7D64"/>
    <w:rsid w:val="005E5C17"/>
    <w:rsid w:val="005E6D29"/>
    <w:rsid w:val="005E70DB"/>
    <w:rsid w:val="00601188"/>
    <w:rsid w:val="00604A39"/>
    <w:rsid w:val="00613AC6"/>
    <w:rsid w:val="006144DE"/>
    <w:rsid w:val="00620E4B"/>
    <w:rsid w:val="00620E4F"/>
    <w:rsid w:val="0064326B"/>
    <w:rsid w:val="006565DC"/>
    <w:rsid w:val="00656D52"/>
    <w:rsid w:val="006713D7"/>
    <w:rsid w:val="006900F7"/>
    <w:rsid w:val="006A0936"/>
    <w:rsid w:val="006A27F0"/>
    <w:rsid w:val="006A71FC"/>
    <w:rsid w:val="006C18B2"/>
    <w:rsid w:val="006D192C"/>
    <w:rsid w:val="006D52E7"/>
    <w:rsid w:val="006F1770"/>
    <w:rsid w:val="006F2AB4"/>
    <w:rsid w:val="006F5F87"/>
    <w:rsid w:val="00717836"/>
    <w:rsid w:val="0073504A"/>
    <w:rsid w:val="0073756C"/>
    <w:rsid w:val="00737C9B"/>
    <w:rsid w:val="007425EE"/>
    <w:rsid w:val="007700E8"/>
    <w:rsid w:val="007726BB"/>
    <w:rsid w:val="00775B02"/>
    <w:rsid w:val="007B2FD6"/>
    <w:rsid w:val="007C1E80"/>
    <w:rsid w:val="007E6D88"/>
    <w:rsid w:val="007F1DFD"/>
    <w:rsid w:val="007F4A35"/>
    <w:rsid w:val="00830A01"/>
    <w:rsid w:val="00885492"/>
    <w:rsid w:val="00890E61"/>
    <w:rsid w:val="008A1CF7"/>
    <w:rsid w:val="008C1AFA"/>
    <w:rsid w:val="008D5A09"/>
    <w:rsid w:val="008E4282"/>
    <w:rsid w:val="008E4C92"/>
    <w:rsid w:val="008E68D1"/>
    <w:rsid w:val="008F0C81"/>
    <w:rsid w:val="008F1394"/>
    <w:rsid w:val="008F6843"/>
    <w:rsid w:val="00900666"/>
    <w:rsid w:val="009034EB"/>
    <w:rsid w:val="00903851"/>
    <w:rsid w:val="00913227"/>
    <w:rsid w:val="009136D5"/>
    <w:rsid w:val="00917D01"/>
    <w:rsid w:val="0094257B"/>
    <w:rsid w:val="00956A2B"/>
    <w:rsid w:val="0095710E"/>
    <w:rsid w:val="00963A94"/>
    <w:rsid w:val="009648FE"/>
    <w:rsid w:val="009664A3"/>
    <w:rsid w:val="009816D1"/>
    <w:rsid w:val="00991FCD"/>
    <w:rsid w:val="009A45C7"/>
    <w:rsid w:val="009A48EA"/>
    <w:rsid w:val="009B0497"/>
    <w:rsid w:val="009C1046"/>
    <w:rsid w:val="009C3533"/>
    <w:rsid w:val="009D7E67"/>
    <w:rsid w:val="009F1668"/>
    <w:rsid w:val="009F31B9"/>
    <w:rsid w:val="00A0045B"/>
    <w:rsid w:val="00A06028"/>
    <w:rsid w:val="00A07D8C"/>
    <w:rsid w:val="00A101DC"/>
    <w:rsid w:val="00A11712"/>
    <w:rsid w:val="00A1252C"/>
    <w:rsid w:val="00A16F8C"/>
    <w:rsid w:val="00A17348"/>
    <w:rsid w:val="00A27F77"/>
    <w:rsid w:val="00A31CE2"/>
    <w:rsid w:val="00A51DA7"/>
    <w:rsid w:val="00A60FD0"/>
    <w:rsid w:val="00A63A8D"/>
    <w:rsid w:val="00A92F4C"/>
    <w:rsid w:val="00AB4852"/>
    <w:rsid w:val="00AB64AA"/>
    <w:rsid w:val="00AC222B"/>
    <w:rsid w:val="00AC515A"/>
    <w:rsid w:val="00AD2F68"/>
    <w:rsid w:val="00AE048F"/>
    <w:rsid w:val="00AE548B"/>
    <w:rsid w:val="00AF5EF9"/>
    <w:rsid w:val="00AF624D"/>
    <w:rsid w:val="00B00AC0"/>
    <w:rsid w:val="00B062B7"/>
    <w:rsid w:val="00B1054D"/>
    <w:rsid w:val="00B507B5"/>
    <w:rsid w:val="00B67AEE"/>
    <w:rsid w:val="00B73074"/>
    <w:rsid w:val="00B7395E"/>
    <w:rsid w:val="00B77D00"/>
    <w:rsid w:val="00B86D1E"/>
    <w:rsid w:val="00B9448A"/>
    <w:rsid w:val="00BB2D3D"/>
    <w:rsid w:val="00BD78D7"/>
    <w:rsid w:val="00BE4D7B"/>
    <w:rsid w:val="00C10CA3"/>
    <w:rsid w:val="00C23630"/>
    <w:rsid w:val="00C236E2"/>
    <w:rsid w:val="00C268F9"/>
    <w:rsid w:val="00C41EF6"/>
    <w:rsid w:val="00C514B6"/>
    <w:rsid w:val="00C52F57"/>
    <w:rsid w:val="00C60776"/>
    <w:rsid w:val="00C85E71"/>
    <w:rsid w:val="00C874C5"/>
    <w:rsid w:val="00CA27F5"/>
    <w:rsid w:val="00CB6926"/>
    <w:rsid w:val="00CC03D0"/>
    <w:rsid w:val="00CC2EE8"/>
    <w:rsid w:val="00CD149D"/>
    <w:rsid w:val="00CD1A2B"/>
    <w:rsid w:val="00CD2D1B"/>
    <w:rsid w:val="00CE4F11"/>
    <w:rsid w:val="00CF1BCC"/>
    <w:rsid w:val="00D02252"/>
    <w:rsid w:val="00D0585E"/>
    <w:rsid w:val="00D238D1"/>
    <w:rsid w:val="00D24841"/>
    <w:rsid w:val="00D36850"/>
    <w:rsid w:val="00D404AF"/>
    <w:rsid w:val="00D57B07"/>
    <w:rsid w:val="00D6273B"/>
    <w:rsid w:val="00D77390"/>
    <w:rsid w:val="00D8331F"/>
    <w:rsid w:val="00D848A1"/>
    <w:rsid w:val="00D915D7"/>
    <w:rsid w:val="00D92CAB"/>
    <w:rsid w:val="00DB3260"/>
    <w:rsid w:val="00DC0017"/>
    <w:rsid w:val="00DD4CE1"/>
    <w:rsid w:val="00E1133A"/>
    <w:rsid w:val="00E13E6B"/>
    <w:rsid w:val="00E31CFD"/>
    <w:rsid w:val="00E35209"/>
    <w:rsid w:val="00E668C2"/>
    <w:rsid w:val="00E75BF7"/>
    <w:rsid w:val="00E77534"/>
    <w:rsid w:val="00E8719B"/>
    <w:rsid w:val="00E91B95"/>
    <w:rsid w:val="00E9773C"/>
    <w:rsid w:val="00EA33A5"/>
    <w:rsid w:val="00EA460F"/>
    <w:rsid w:val="00EB348E"/>
    <w:rsid w:val="00ED323D"/>
    <w:rsid w:val="00ED5B29"/>
    <w:rsid w:val="00EE17A1"/>
    <w:rsid w:val="00EE520B"/>
    <w:rsid w:val="00EE5D4B"/>
    <w:rsid w:val="00EF7D23"/>
    <w:rsid w:val="00F22087"/>
    <w:rsid w:val="00F24608"/>
    <w:rsid w:val="00F37EBB"/>
    <w:rsid w:val="00F460A2"/>
    <w:rsid w:val="00F71BF6"/>
    <w:rsid w:val="00F805EC"/>
    <w:rsid w:val="00F86E80"/>
    <w:rsid w:val="00FA5495"/>
    <w:rsid w:val="00FB2ADF"/>
    <w:rsid w:val="00FB57B9"/>
    <w:rsid w:val="00FC1DFC"/>
    <w:rsid w:val="00FD7314"/>
    <w:rsid w:val="00FF1A61"/>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C062D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5A0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42406"/>
    <w:pPr>
      <w:keepNext/>
      <w:keepLines/>
      <w:spacing w:before="40" w:after="0"/>
      <w:outlineLvl w:val="1"/>
    </w:pPr>
    <w:rPr>
      <w:rFonts w:asciiTheme="majorHAnsi" w:eastAsiaTheme="majorEastAsia" w:hAnsiTheme="majorHAnsi" w:cstheme="majorBidi"/>
      <w:color w:val="548DD4" w:themeColor="text2" w:themeTint="99"/>
      <w:sz w:val="28"/>
      <w:szCs w:val="28"/>
    </w:rPr>
  </w:style>
  <w:style w:type="paragraph" w:styleId="Heading3">
    <w:name w:val="heading 3"/>
    <w:basedOn w:val="Normal"/>
    <w:next w:val="Normal"/>
    <w:link w:val="Heading3Char"/>
    <w:uiPriority w:val="9"/>
    <w:unhideWhenUsed/>
    <w:qFormat/>
    <w:rsid w:val="00142406"/>
    <w:pPr>
      <w:keepNext/>
      <w:keepLines/>
      <w:spacing w:before="40" w:after="0"/>
      <w:outlineLvl w:val="2"/>
    </w:pPr>
    <w:rPr>
      <w:rFonts w:asciiTheme="majorHAnsi" w:eastAsiaTheme="majorEastAsia" w:hAnsiTheme="majorHAnsi" w:cstheme="majorBidi"/>
      <w:color w:val="365F91" w:themeColor="accent1" w:themeShade="B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227E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9A45C7"/>
    <w:pPr>
      <w:ind w:left="720"/>
      <w:contextualSpacing/>
    </w:pPr>
  </w:style>
  <w:style w:type="paragraph" w:styleId="BalloonText">
    <w:name w:val="Balloon Text"/>
    <w:basedOn w:val="Normal"/>
    <w:link w:val="BalloonTextChar"/>
    <w:uiPriority w:val="99"/>
    <w:semiHidden/>
    <w:unhideWhenUsed/>
    <w:rsid w:val="007F1DFD"/>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7F1DFD"/>
    <w:rPr>
      <w:rFonts w:ascii="Lucida Grande" w:hAnsi="Lucida Grande"/>
      <w:sz w:val="18"/>
      <w:szCs w:val="18"/>
    </w:rPr>
  </w:style>
  <w:style w:type="character" w:styleId="Hyperlink">
    <w:name w:val="Hyperlink"/>
    <w:basedOn w:val="DefaultParagraphFont"/>
    <w:uiPriority w:val="99"/>
    <w:unhideWhenUsed/>
    <w:rsid w:val="007F1DFD"/>
    <w:rPr>
      <w:color w:val="0000FF" w:themeColor="hyperlink"/>
      <w:u w:val="single"/>
    </w:rPr>
  </w:style>
  <w:style w:type="paragraph" w:styleId="NormalWeb">
    <w:name w:val="Normal (Web)"/>
    <w:basedOn w:val="Normal"/>
    <w:uiPriority w:val="99"/>
    <w:unhideWhenUsed/>
    <w:rsid w:val="00601188"/>
    <w:pPr>
      <w:spacing w:before="100" w:beforeAutospacing="1" w:after="100" w:afterAutospacing="1" w:line="240" w:lineRule="auto"/>
    </w:pPr>
    <w:rPr>
      <w:rFonts w:ascii="Times New Roman" w:hAnsi="Times New Roman" w:cs="Times New Roman"/>
      <w:sz w:val="24"/>
      <w:szCs w:val="24"/>
    </w:rPr>
  </w:style>
  <w:style w:type="character" w:customStyle="1" w:styleId="Heading2Char">
    <w:name w:val="Heading 2 Char"/>
    <w:basedOn w:val="DefaultParagraphFont"/>
    <w:link w:val="Heading2"/>
    <w:uiPriority w:val="9"/>
    <w:rsid w:val="00142406"/>
    <w:rPr>
      <w:rFonts w:asciiTheme="majorHAnsi" w:eastAsiaTheme="majorEastAsia" w:hAnsiTheme="majorHAnsi" w:cstheme="majorBidi"/>
      <w:color w:val="548DD4" w:themeColor="text2" w:themeTint="99"/>
      <w:sz w:val="28"/>
      <w:szCs w:val="28"/>
    </w:rPr>
  </w:style>
  <w:style w:type="character" w:customStyle="1" w:styleId="Heading3Char">
    <w:name w:val="Heading 3 Char"/>
    <w:basedOn w:val="DefaultParagraphFont"/>
    <w:link w:val="Heading3"/>
    <w:uiPriority w:val="9"/>
    <w:rsid w:val="00142406"/>
    <w:rPr>
      <w:rFonts w:asciiTheme="majorHAnsi" w:eastAsiaTheme="majorEastAsia" w:hAnsiTheme="majorHAnsi" w:cstheme="majorBidi"/>
      <w:color w:val="365F91" w:themeColor="accent1" w:themeShade="BF"/>
      <w:sz w:val="24"/>
      <w:szCs w:val="24"/>
    </w:rPr>
  </w:style>
  <w:style w:type="character" w:customStyle="1" w:styleId="Heading1Char">
    <w:name w:val="Heading 1 Char"/>
    <w:basedOn w:val="DefaultParagraphFont"/>
    <w:link w:val="Heading1"/>
    <w:uiPriority w:val="9"/>
    <w:rsid w:val="008D5A09"/>
    <w:rPr>
      <w:rFonts w:asciiTheme="majorHAnsi" w:eastAsiaTheme="majorEastAsia" w:hAnsiTheme="majorHAnsi" w:cstheme="majorBidi"/>
      <w:color w:val="365F91" w:themeColor="accent1" w:themeShade="BF"/>
      <w:sz w:val="32"/>
      <w:szCs w:val="32"/>
    </w:rPr>
  </w:style>
  <w:style w:type="paragraph" w:styleId="Revision">
    <w:name w:val="Revision"/>
    <w:hidden/>
    <w:uiPriority w:val="99"/>
    <w:semiHidden/>
    <w:rsid w:val="007F4A35"/>
    <w:pPr>
      <w:spacing w:after="0" w:line="240" w:lineRule="auto"/>
    </w:pPr>
  </w:style>
  <w:style w:type="paragraph" w:styleId="Caption">
    <w:name w:val="caption"/>
    <w:basedOn w:val="Normal"/>
    <w:next w:val="Normal"/>
    <w:uiPriority w:val="35"/>
    <w:unhideWhenUsed/>
    <w:qFormat/>
    <w:rsid w:val="007425EE"/>
    <w:pPr>
      <w:spacing w:line="240" w:lineRule="auto"/>
    </w:pPr>
    <w:rPr>
      <w:i/>
      <w:iCs/>
      <w:color w:val="1F497D" w:themeColor="text2"/>
      <w:sz w:val="18"/>
      <w:szCs w:val="18"/>
    </w:rPr>
  </w:style>
  <w:style w:type="paragraph" w:customStyle="1" w:styleId="EndNoteBibliographyTitle">
    <w:name w:val="EndNote Bibliography Title"/>
    <w:basedOn w:val="Normal"/>
    <w:rsid w:val="00AC515A"/>
    <w:pPr>
      <w:spacing w:after="0"/>
      <w:jc w:val="center"/>
    </w:pPr>
    <w:rPr>
      <w:rFonts w:ascii="Calibri" w:hAnsi="Calibri"/>
    </w:rPr>
  </w:style>
  <w:style w:type="paragraph" w:customStyle="1" w:styleId="EndNoteBibliography">
    <w:name w:val="EndNote Bibliography"/>
    <w:basedOn w:val="Normal"/>
    <w:rsid w:val="00AC515A"/>
    <w:pPr>
      <w:spacing w:line="240" w:lineRule="auto"/>
    </w:pPr>
    <w:rPr>
      <w:rFonts w:ascii="Calibri" w:hAnsi="Calibri"/>
    </w:rPr>
  </w:style>
  <w:style w:type="character" w:styleId="FollowedHyperlink">
    <w:name w:val="FollowedHyperlink"/>
    <w:basedOn w:val="DefaultParagraphFont"/>
    <w:uiPriority w:val="99"/>
    <w:semiHidden/>
    <w:unhideWhenUsed/>
    <w:rsid w:val="00900666"/>
    <w:rPr>
      <w:color w:val="800080" w:themeColor="followedHyperlink"/>
      <w:u w:val="single"/>
    </w:rPr>
  </w:style>
  <w:style w:type="character" w:styleId="PlaceholderText">
    <w:name w:val="Placeholder Text"/>
    <w:basedOn w:val="DefaultParagraphFont"/>
    <w:uiPriority w:val="99"/>
    <w:semiHidden/>
    <w:rsid w:val="00AF5EF9"/>
    <w:rPr>
      <w:color w:val="808080"/>
    </w:rPr>
  </w:style>
  <w:style w:type="character" w:styleId="CommentReference">
    <w:name w:val="annotation reference"/>
    <w:basedOn w:val="DefaultParagraphFont"/>
    <w:uiPriority w:val="99"/>
    <w:semiHidden/>
    <w:unhideWhenUsed/>
    <w:rsid w:val="00151628"/>
    <w:rPr>
      <w:sz w:val="18"/>
      <w:szCs w:val="18"/>
    </w:rPr>
  </w:style>
  <w:style w:type="paragraph" w:styleId="CommentText">
    <w:name w:val="annotation text"/>
    <w:basedOn w:val="Normal"/>
    <w:link w:val="CommentTextChar"/>
    <w:uiPriority w:val="99"/>
    <w:semiHidden/>
    <w:unhideWhenUsed/>
    <w:rsid w:val="00151628"/>
    <w:pPr>
      <w:spacing w:line="240" w:lineRule="auto"/>
    </w:pPr>
    <w:rPr>
      <w:sz w:val="24"/>
      <w:szCs w:val="24"/>
    </w:rPr>
  </w:style>
  <w:style w:type="character" w:customStyle="1" w:styleId="CommentTextChar">
    <w:name w:val="Comment Text Char"/>
    <w:basedOn w:val="DefaultParagraphFont"/>
    <w:link w:val="CommentText"/>
    <w:uiPriority w:val="99"/>
    <w:semiHidden/>
    <w:rsid w:val="00151628"/>
    <w:rPr>
      <w:sz w:val="24"/>
      <w:szCs w:val="24"/>
    </w:rPr>
  </w:style>
  <w:style w:type="paragraph" w:styleId="CommentSubject">
    <w:name w:val="annotation subject"/>
    <w:basedOn w:val="CommentText"/>
    <w:next w:val="CommentText"/>
    <w:link w:val="CommentSubjectChar"/>
    <w:uiPriority w:val="99"/>
    <w:semiHidden/>
    <w:unhideWhenUsed/>
    <w:rsid w:val="00151628"/>
    <w:rPr>
      <w:b/>
      <w:bCs/>
      <w:sz w:val="20"/>
      <w:szCs w:val="20"/>
    </w:rPr>
  </w:style>
  <w:style w:type="character" w:customStyle="1" w:styleId="CommentSubjectChar">
    <w:name w:val="Comment Subject Char"/>
    <w:basedOn w:val="CommentTextChar"/>
    <w:link w:val="CommentSubject"/>
    <w:uiPriority w:val="99"/>
    <w:semiHidden/>
    <w:rsid w:val="0015162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994760">
      <w:bodyDiv w:val="1"/>
      <w:marLeft w:val="0"/>
      <w:marRight w:val="0"/>
      <w:marTop w:val="0"/>
      <w:marBottom w:val="0"/>
      <w:divBdr>
        <w:top w:val="none" w:sz="0" w:space="0" w:color="auto"/>
        <w:left w:val="none" w:sz="0" w:space="0" w:color="auto"/>
        <w:bottom w:val="none" w:sz="0" w:space="0" w:color="auto"/>
        <w:right w:val="none" w:sz="0" w:space="0" w:color="auto"/>
      </w:divBdr>
    </w:div>
    <w:div w:id="101539494">
      <w:bodyDiv w:val="1"/>
      <w:marLeft w:val="0"/>
      <w:marRight w:val="0"/>
      <w:marTop w:val="0"/>
      <w:marBottom w:val="0"/>
      <w:divBdr>
        <w:top w:val="none" w:sz="0" w:space="0" w:color="auto"/>
        <w:left w:val="none" w:sz="0" w:space="0" w:color="auto"/>
        <w:bottom w:val="none" w:sz="0" w:space="0" w:color="auto"/>
        <w:right w:val="none" w:sz="0" w:space="0" w:color="auto"/>
      </w:divBdr>
    </w:div>
    <w:div w:id="408041969">
      <w:bodyDiv w:val="1"/>
      <w:marLeft w:val="0"/>
      <w:marRight w:val="0"/>
      <w:marTop w:val="0"/>
      <w:marBottom w:val="0"/>
      <w:divBdr>
        <w:top w:val="none" w:sz="0" w:space="0" w:color="auto"/>
        <w:left w:val="none" w:sz="0" w:space="0" w:color="auto"/>
        <w:bottom w:val="none" w:sz="0" w:space="0" w:color="auto"/>
        <w:right w:val="none" w:sz="0" w:space="0" w:color="auto"/>
      </w:divBdr>
      <w:divsChild>
        <w:div w:id="1015039077">
          <w:marLeft w:val="0"/>
          <w:marRight w:val="0"/>
          <w:marTop w:val="0"/>
          <w:marBottom w:val="0"/>
          <w:divBdr>
            <w:top w:val="none" w:sz="0" w:space="0" w:color="auto"/>
            <w:left w:val="none" w:sz="0" w:space="0" w:color="auto"/>
            <w:bottom w:val="none" w:sz="0" w:space="0" w:color="auto"/>
            <w:right w:val="none" w:sz="0" w:space="0" w:color="auto"/>
          </w:divBdr>
        </w:div>
        <w:div w:id="444156164">
          <w:marLeft w:val="0"/>
          <w:marRight w:val="0"/>
          <w:marTop w:val="0"/>
          <w:marBottom w:val="0"/>
          <w:divBdr>
            <w:top w:val="none" w:sz="0" w:space="0" w:color="auto"/>
            <w:left w:val="none" w:sz="0" w:space="0" w:color="auto"/>
            <w:bottom w:val="none" w:sz="0" w:space="0" w:color="auto"/>
            <w:right w:val="none" w:sz="0" w:space="0" w:color="auto"/>
          </w:divBdr>
        </w:div>
        <w:div w:id="909266343">
          <w:marLeft w:val="0"/>
          <w:marRight w:val="0"/>
          <w:marTop w:val="0"/>
          <w:marBottom w:val="0"/>
          <w:divBdr>
            <w:top w:val="none" w:sz="0" w:space="0" w:color="auto"/>
            <w:left w:val="none" w:sz="0" w:space="0" w:color="auto"/>
            <w:bottom w:val="none" w:sz="0" w:space="0" w:color="auto"/>
            <w:right w:val="none" w:sz="0" w:space="0" w:color="auto"/>
          </w:divBdr>
        </w:div>
        <w:div w:id="220749884">
          <w:marLeft w:val="0"/>
          <w:marRight w:val="0"/>
          <w:marTop w:val="0"/>
          <w:marBottom w:val="0"/>
          <w:divBdr>
            <w:top w:val="none" w:sz="0" w:space="0" w:color="auto"/>
            <w:left w:val="none" w:sz="0" w:space="0" w:color="auto"/>
            <w:bottom w:val="none" w:sz="0" w:space="0" w:color="auto"/>
            <w:right w:val="none" w:sz="0" w:space="0" w:color="auto"/>
          </w:divBdr>
        </w:div>
        <w:div w:id="220674427">
          <w:marLeft w:val="0"/>
          <w:marRight w:val="0"/>
          <w:marTop w:val="0"/>
          <w:marBottom w:val="0"/>
          <w:divBdr>
            <w:top w:val="none" w:sz="0" w:space="0" w:color="auto"/>
            <w:left w:val="none" w:sz="0" w:space="0" w:color="auto"/>
            <w:bottom w:val="none" w:sz="0" w:space="0" w:color="auto"/>
            <w:right w:val="none" w:sz="0" w:space="0" w:color="auto"/>
          </w:divBdr>
        </w:div>
        <w:div w:id="999426023">
          <w:marLeft w:val="0"/>
          <w:marRight w:val="0"/>
          <w:marTop w:val="0"/>
          <w:marBottom w:val="0"/>
          <w:divBdr>
            <w:top w:val="none" w:sz="0" w:space="0" w:color="auto"/>
            <w:left w:val="none" w:sz="0" w:space="0" w:color="auto"/>
            <w:bottom w:val="none" w:sz="0" w:space="0" w:color="auto"/>
            <w:right w:val="none" w:sz="0" w:space="0" w:color="auto"/>
          </w:divBdr>
        </w:div>
        <w:div w:id="977994130">
          <w:marLeft w:val="0"/>
          <w:marRight w:val="0"/>
          <w:marTop w:val="0"/>
          <w:marBottom w:val="0"/>
          <w:divBdr>
            <w:top w:val="none" w:sz="0" w:space="0" w:color="auto"/>
            <w:left w:val="none" w:sz="0" w:space="0" w:color="auto"/>
            <w:bottom w:val="none" w:sz="0" w:space="0" w:color="auto"/>
            <w:right w:val="none" w:sz="0" w:space="0" w:color="auto"/>
          </w:divBdr>
        </w:div>
        <w:div w:id="1482504481">
          <w:marLeft w:val="0"/>
          <w:marRight w:val="0"/>
          <w:marTop w:val="0"/>
          <w:marBottom w:val="0"/>
          <w:divBdr>
            <w:top w:val="none" w:sz="0" w:space="0" w:color="auto"/>
            <w:left w:val="none" w:sz="0" w:space="0" w:color="auto"/>
            <w:bottom w:val="none" w:sz="0" w:space="0" w:color="auto"/>
            <w:right w:val="none" w:sz="0" w:space="0" w:color="auto"/>
          </w:divBdr>
        </w:div>
        <w:div w:id="1159613917">
          <w:marLeft w:val="0"/>
          <w:marRight w:val="0"/>
          <w:marTop w:val="0"/>
          <w:marBottom w:val="0"/>
          <w:divBdr>
            <w:top w:val="none" w:sz="0" w:space="0" w:color="auto"/>
            <w:left w:val="none" w:sz="0" w:space="0" w:color="auto"/>
            <w:bottom w:val="none" w:sz="0" w:space="0" w:color="auto"/>
            <w:right w:val="none" w:sz="0" w:space="0" w:color="auto"/>
          </w:divBdr>
        </w:div>
        <w:div w:id="1139032911">
          <w:marLeft w:val="0"/>
          <w:marRight w:val="0"/>
          <w:marTop w:val="0"/>
          <w:marBottom w:val="0"/>
          <w:divBdr>
            <w:top w:val="none" w:sz="0" w:space="0" w:color="auto"/>
            <w:left w:val="none" w:sz="0" w:space="0" w:color="auto"/>
            <w:bottom w:val="none" w:sz="0" w:space="0" w:color="auto"/>
            <w:right w:val="none" w:sz="0" w:space="0" w:color="auto"/>
          </w:divBdr>
        </w:div>
        <w:div w:id="1549297541">
          <w:marLeft w:val="0"/>
          <w:marRight w:val="0"/>
          <w:marTop w:val="0"/>
          <w:marBottom w:val="0"/>
          <w:divBdr>
            <w:top w:val="none" w:sz="0" w:space="0" w:color="auto"/>
            <w:left w:val="none" w:sz="0" w:space="0" w:color="auto"/>
            <w:bottom w:val="none" w:sz="0" w:space="0" w:color="auto"/>
            <w:right w:val="none" w:sz="0" w:space="0" w:color="auto"/>
          </w:divBdr>
        </w:div>
        <w:div w:id="1848209857">
          <w:marLeft w:val="0"/>
          <w:marRight w:val="0"/>
          <w:marTop w:val="0"/>
          <w:marBottom w:val="0"/>
          <w:divBdr>
            <w:top w:val="none" w:sz="0" w:space="0" w:color="auto"/>
            <w:left w:val="none" w:sz="0" w:space="0" w:color="auto"/>
            <w:bottom w:val="none" w:sz="0" w:space="0" w:color="auto"/>
            <w:right w:val="none" w:sz="0" w:space="0" w:color="auto"/>
          </w:divBdr>
        </w:div>
        <w:div w:id="517547084">
          <w:marLeft w:val="0"/>
          <w:marRight w:val="0"/>
          <w:marTop w:val="0"/>
          <w:marBottom w:val="0"/>
          <w:divBdr>
            <w:top w:val="none" w:sz="0" w:space="0" w:color="auto"/>
            <w:left w:val="none" w:sz="0" w:space="0" w:color="auto"/>
            <w:bottom w:val="none" w:sz="0" w:space="0" w:color="auto"/>
            <w:right w:val="none" w:sz="0" w:space="0" w:color="auto"/>
          </w:divBdr>
        </w:div>
      </w:divsChild>
    </w:div>
    <w:div w:id="541555470">
      <w:bodyDiv w:val="1"/>
      <w:marLeft w:val="0"/>
      <w:marRight w:val="0"/>
      <w:marTop w:val="0"/>
      <w:marBottom w:val="0"/>
      <w:divBdr>
        <w:top w:val="none" w:sz="0" w:space="0" w:color="auto"/>
        <w:left w:val="none" w:sz="0" w:space="0" w:color="auto"/>
        <w:bottom w:val="none" w:sz="0" w:space="0" w:color="auto"/>
        <w:right w:val="none" w:sz="0" w:space="0" w:color="auto"/>
      </w:divBdr>
    </w:div>
    <w:div w:id="1113479968">
      <w:bodyDiv w:val="1"/>
      <w:marLeft w:val="0"/>
      <w:marRight w:val="0"/>
      <w:marTop w:val="0"/>
      <w:marBottom w:val="0"/>
      <w:divBdr>
        <w:top w:val="none" w:sz="0" w:space="0" w:color="auto"/>
        <w:left w:val="none" w:sz="0" w:space="0" w:color="auto"/>
        <w:bottom w:val="none" w:sz="0" w:space="0" w:color="auto"/>
        <w:right w:val="none" w:sz="0" w:space="0" w:color="auto"/>
      </w:divBdr>
    </w:div>
    <w:div w:id="1358266047">
      <w:bodyDiv w:val="1"/>
      <w:marLeft w:val="0"/>
      <w:marRight w:val="0"/>
      <w:marTop w:val="0"/>
      <w:marBottom w:val="0"/>
      <w:divBdr>
        <w:top w:val="none" w:sz="0" w:space="0" w:color="auto"/>
        <w:left w:val="none" w:sz="0" w:space="0" w:color="auto"/>
        <w:bottom w:val="none" w:sz="0" w:space="0" w:color="auto"/>
        <w:right w:val="none" w:sz="0" w:space="0" w:color="auto"/>
      </w:divBdr>
      <w:divsChild>
        <w:div w:id="1125007516">
          <w:marLeft w:val="0"/>
          <w:marRight w:val="0"/>
          <w:marTop w:val="0"/>
          <w:marBottom w:val="0"/>
          <w:divBdr>
            <w:top w:val="none" w:sz="0" w:space="0" w:color="auto"/>
            <w:left w:val="none" w:sz="0" w:space="0" w:color="auto"/>
            <w:bottom w:val="none" w:sz="0" w:space="0" w:color="auto"/>
            <w:right w:val="none" w:sz="0" w:space="0" w:color="auto"/>
          </w:divBdr>
        </w:div>
        <w:div w:id="828138368">
          <w:marLeft w:val="0"/>
          <w:marRight w:val="0"/>
          <w:marTop w:val="0"/>
          <w:marBottom w:val="0"/>
          <w:divBdr>
            <w:top w:val="none" w:sz="0" w:space="0" w:color="auto"/>
            <w:left w:val="none" w:sz="0" w:space="0" w:color="auto"/>
            <w:bottom w:val="none" w:sz="0" w:space="0" w:color="auto"/>
            <w:right w:val="none" w:sz="0" w:space="0" w:color="auto"/>
          </w:divBdr>
        </w:div>
        <w:div w:id="1036392424">
          <w:marLeft w:val="0"/>
          <w:marRight w:val="0"/>
          <w:marTop w:val="0"/>
          <w:marBottom w:val="0"/>
          <w:divBdr>
            <w:top w:val="none" w:sz="0" w:space="0" w:color="auto"/>
            <w:left w:val="none" w:sz="0" w:space="0" w:color="auto"/>
            <w:bottom w:val="none" w:sz="0" w:space="0" w:color="auto"/>
            <w:right w:val="none" w:sz="0" w:space="0" w:color="auto"/>
          </w:divBdr>
        </w:div>
        <w:div w:id="495532698">
          <w:marLeft w:val="0"/>
          <w:marRight w:val="0"/>
          <w:marTop w:val="0"/>
          <w:marBottom w:val="0"/>
          <w:divBdr>
            <w:top w:val="none" w:sz="0" w:space="0" w:color="auto"/>
            <w:left w:val="none" w:sz="0" w:space="0" w:color="auto"/>
            <w:bottom w:val="none" w:sz="0" w:space="0" w:color="auto"/>
            <w:right w:val="none" w:sz="0" w:space="0" w:color="auto"/>
          </w:divBdr>
        </w:div>
        <w:div w:id="1080951064">
          <w:marLeft w:val="0"/>
          <w:marRight w:val="0"/>
          <w:marTop w:val="0"/>
          <w:marBottom w:val="0"/>
          <w:divBdr>
            <w:top w:val="none" w:sz="0" w:space="0" w:color="auto"/>
            <w:left w:val="none" w:sz="0" w:space="0" w:color="auto"/>
            <w:bottom w:val="none" w:sz="0" w:space="0" w:color="auto"/>
            <w:right w:val="none" w:sz="0" w:space="0" w:color="auto"/>
          </w:divBdr>
        </w:div>
        <w:div w:id="113328211">
          <w:marLeft w:val="0"/>
          <w:marRight w:val="0"/>
          <w:marTop w:val="0"/>
          <w:marBottom w:val="0"/>
          <w:divBdr>
            <w:top w:val="none" w:sz="0" w:space="0" w:color="auto"/>
            <w:left w:val="none" w:sz="0" w:space="0" w:color="auto"/>
            <w:bottom w:val="none" w:sz="0" w:space="0" w:color="auto"/>
            <w:right w:val="none" w:sz="0" w:space="0" w:color="auto"/>
          </w:divBdr>
        </w:div>
        <w:div w:id="1302005794">
          <w:marLeft w:val="0"/>
          <w:marRight w:val="0"/>
          <w:marTop w:val="0"/>
          <w:marBottom w:val="0"/>
          <w:divBdr>
            <w:top w:val="none" w:sz="0" w:space="0" w:color="auto"/>
            <w:left w:val="none" w:sz="0" w:space="0" w:color="auto"/>
            <w:bottom w:val="none" w:sz="0" w:space="0" w:color="auto"/>
            <w:right w:val="none" w:sz="0" w:space="0" w:color="auto"/>
          </w:divBdr>
        </w:div>
        <w:div w:id="2021002163">
          <w:marLeft w:val="0"/>
          <w:marRight w:val="0"/>
          <w:marTop w:val="0"/>
          <w:marBottom w:val="0"/>
          <w:divBdr>
            <w:top w:val="none" w:sz="0" w:space="0" w:color="auto"/>
            <w:left w:val="none" w:sz="0" w:space="0" w:color="auto"/>
            <w:bottom w:val="none" w:sz="0" w:space="0" w:color="auto"/>
            <w:right w:val="none" w:sz="0" w:space="0" w:color="auto"/>
          </w:divBdr>
        </w:div>
        <w:div w:id="1354570536">
          <w:marLeft w:val="0"/>
          <w:marRight w:val="0"/>
          <w:marTop w:val="0"/>
          <w:marBottom w:val="0"/>
          <w:divBdr>
            <w:top w:val="none" w:sz="0" w:space="0" w:color="auto"/>
            <w:left w:val="none" w:sz="0" w:space="0" w:color="auto"/>
            <w:bottom w:val="none" w:sz="0" w:space="0" w:color="auto"/>
            <w:right w:val="none" w:sz="0" w:space="0" w:color="auto"/>
          </w:divBdr>
        </w:div>
      </w:divsChild>
    </w:div>
    <w:div w:id="1653024399">
      <w:bodyDiv w:val="1"/>
      <w:marLeft w:val="0"/>
      <w:marRight w:val="0"/>
      <w:marTop w:val="0"/>
      <w:marBottom w:val="0"/>
      <w:divBdr>
        <w:top w:val="none" w:sz="0" w:space="0" w:color="auto"/>
        <w:left w:val="none" w:sz="0" w:space="0" w:color="auto"/>
        <w:bottom w:val="none" w:sz="0" w:space="0" w:color="auto"/>
        <w:right w:val="none" w:sz="0" w:space="0" w:color="auto"/>
      </w:divBdr>
      <w:divsChild>
        <w:div w:id="1286501740">
          <w:marLeft w:val="0"/>
          <w:marRight w:val="0"/>
          <w:marTop w:val="0"/>
          <w:marBottom w:val="0"/>
          <w:divBdr>
            <w:top w:val="none" w:sz="0" w:space="0" w:color="auto"/>
            <w:left w:val="none" w:sz="0" w:space="0" w:color="auto"/>
            <w:bottom w:val="none" w:sz="0" w:space="0" w:color="auto"/>
            <w:right w:val="none" w:sz="0" w:space="0" w:color="auto"/>
          </w:divBdr>
          <w:divsChild>
            <w:div w:id="401366098">
              <w:marLeft w:val="0"/>
              <w:marRight w:val="0"/>
              <w:marTop w:val="0"/>
              <w:marBottom w:val="0"/>
              <w:divBdr>
                <w:top w:val="none" w:sz="0" w:space="0" w:color="auto"/>
                <w:left w:val="none" w:sz="0" w:space="0" w:color="auto"/>
                <w:bottom w:val="none" w:sz="0" w:space="0" w:color="auto"/>
                <w:right w:val="none" w:sz="0" w:space="0" w:color="auto"/>
              </w:divBdr>
              <w:divsChild>
                <w:div w:id="135222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146137">
      <w:bodyDiv w:val="1"/>
      <w:marLeft w:val="0"/>
      <w:marRight w:val="0"/>
      <w:marTop w:val="0"/>
      <w:marBottom w:val="0"/>
      <w:divBdr>
        <w:top w:val="none" w:sz="0" w:space="0" w:color="auto"/>
        <w:left w:val="none" w:sz="0" w:space="0" w:color="auto"/>
        <w:bottom w:val="none" w:sz="0" w:space="0" w:color="auto"/>
        <w:right w:val="none" w:sz="0" w:space="0" w:color="auto"/>
      </w:divBdr>
    </w:div>
    <w:div w:id="2025666132">
      <w:bodyDiv w:val="1"/>
      <w:marLeft w:val="0"/>
      <w:marRight w:val="0"/>
      <w:marTop w:val="0"/>
      <w:marBottom w:val="0"/>
      <w:divBdr>
        <w:top w:val="none" w:sz="0" w:space="0" w:color="auto"/>
        <w:left w:val="none" w:sz="0" w:space="0" w:color="auto"/>
        <w:bottom w:val="none" w:sz="0" w:space="0" w:color="auto"/>
        <w:right w:val="none" w:sz="0" w:space="0" w:color="auto"/>
      </w:divBdr>
      <w:divsChild>
        <w:div w:id="134231923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92385884">
              <w:marLeft w:val="0"/>
              <w:marRight w:val="0"/>
              <w:marTop w:val="0"/>
              <w:marBottom w:val="0"/>
              <w:divBdr>
                <w:top w:val="none" w:sz="0" w:space="0" w:color="auto"/>
                <w:left w:val="none" w:sz="0" w:space="0" w:color="auto"/>
                <w:bottom w:val="none" w:sz="0" w:space="0" w:color="auto"/>
                <w:right w:val="none" w:sz="0" w:space="0" w:color="auto"/>
              </w:divBdr>
              <w:divsChild>
                <w:div w:id="717634594">
                  <w:marLeft w:val="0"/>
                  <w:marRight w:val="0"/>
                  <w:marTop w:val="0"/>
                  <w:marBottom w:val="0"/>
                  <w:divBdr>
                    <w:top w:val="none" w:sz="0" w:space="0" w:color="auto"/>
                    <w:left w:val="none" w:sz="0" w:space="0" w:color="auto"/>
                    <w:bottom w:val="none" w:sz="0" w:space="0" w:color="auto"/>
                    <w:right w:val="none" w:sz="0" w:space="0" w:color="auto"/>
                  </w:divBdr>
                  <w:divsChild>
                    <w:div w:id="287468936">
                      <w:marLeft w:val="0"/>
                      <w:marRight w:val="0"/>
                      <w:marTop w:val="0"/>
                      <w:marBottom w:val="0"/>
                      <w:divBdr>
                        <w:top w:val="none" w:sz="0" w:space="0" w:color="auto"/>
                        <w:left w:val="none" w:sz="0" w:space="0" w:color="auto"/>
                        <w:bottom w:val="none" w:sz="0" w:space="0" w:color="auto"/>
                        <w:right w:val="none" w:sz="0" w:space="0" w:color="auto"/>
                      </w:divBdr>
                      <w:divsChild>
                        <w:div w:id="755051560">
                          <w:marLeft w:val="0"/>
                          <w:marRight w:val="0"/>
                          <w:marTop w:val="0"/>
                          <w:marBottom w:val="0"/>
                          <w:divBdr>
                            <w:top w:val="none" w:sz="0" w:space="0" w:color="auto"/>
                            <w:left w:val="none" w:sz="0" w:space="0" w:color="auto"/>
                            <w:bottom w:val="none" w:sz="0" w:space="0" w:color="auto"/>
                            <w:right w:val="none" w:sz="0" w:space="0" w:color="auto"/>
                          </w:divBdr>
                          <w:divsChild>
                            <w:div w:id="8380397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802922776">
                                  <w:marLeft w:val="0"/>
                                  <w:marRight w:val="0"/>
                                  <w:marTop w:val="0"/>
                                  <w:marBottom w:val="0"/>
                                  <w:divBdr>
                                    <w:top w:val="none" w:sz="0" w:space="0" w:color="auto"/>
                                    <w:left w:val="none" w:sz="0" w:space="0" w:color="auto"/>
                                    <w:bottom w:val="none" w:sz="0" w:space="0" w:color="auto"/>
                                    <w:right w:val="none" w:sz="0" w:space="0" w:color="auto"/>
                                  </w:divBdr>
                                  <w:divsChild>
                                    <w:div w:id="1744718756">
                                      <w:marLeft w:val="0"/>
                                      <w:marRight w:val="0"/>
                                      <w:marTop w:val="0"/>
                                      <w:marBottom w:val="0"/>
                                      <w:divBdr>
                                        <w:top w:val="none" w:sz="0" w:space="0" w:color="auto"/>
                                        <w:left w:val="none" w:sz="0" w:space="0" w:color="auto"/>
                                        <w:bottom w:val="none" w:sz="0" w:space="0" w:color="auto"/>
                                        <w:right w:val="none" w:sz="0" w:space="0" w:color="auto"/>
                                      </w:divBdr>
                                      <w:divsChild>
                                        <w:div w:id="208452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tiff"/><Relationship Id="rId20" Type="http://schemas.openxmlformats.org/officeDocument/2006/relationships/hyperlink" Target="http://icsubmit01.sdcc.bnl.gov" TargetMode="Externa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6.png"/><Relationship Id="rId11" Type="http://schemas.openxmlformats.org/officeDocument/2006/relationships/hyperlink" Target="http://score-p.org" TargetMode="External"/><Relationship Id="rId12" Type="http://schemas.openxmlformats.org/officeDocument/2006/relationships/hyperlink" Target="http://www.vi-hps.org/projects/score-p/" TargetMode="External"/><Relationship Id="rId13" Type="http://schemas.openxmlformats.org/officeDocument/2006/relationships/hyperlink" Target="https://www.cs.uoregon.edu/research/tau/downloads.php" TargetMode="External"/><Relationship Id="rId14" Type="http://schemas.openxmlformats.org/officeDocument/2006/relationships/hyperlink" Target="http://tau.uoregon.edu/tau" TargetMode="External"/><Relationship Id="rId15" Type="http://schemas.openxmlformats.org/officeDocument/2006/relationships/hyperlink" Target="https://www.cs.uoregon.edu/research/tau/docs/newguide/bk01ch01.html" TargetMode="External"/><Relationship Id="rId16" Type="http://schemas.openxmlformats.org/officeDocument/2006/relationships/hyperlink" Target="https://www.cs.uoregon.edu/research/tau/docs/newguide/bk01ch01s02.html" TargetMode="External"/><Relationship Id="rId17" Type="http://schemas.openxmlformats.org/officeDocument/2006/relationships/hyperlink" Target="https://github.com/score-p/scorep_plugin_perf" TargetMode="External"/><Relationship Id="rId18" Type="http://schemas.openxmlformats.org/officeDocument/2006/relationships/hyperlink" Target="https://github.com/miawmiaw/music_gpu" TargetMode="External"/><Relationship Id="rId19" Type="http://schemas.openxmlformats.org/officeDocument/2006/relationships/hyperlink" Target="http://www.vi-hps.org/upload/packages/scorep/scorep-3.1.tar.gz" TargetMode="Externa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jpeg"/><Relationship Id="rId6" Type="http://schemas.openxmlformats.org/officeDocument/2006/relationships/image" Target="media/image2.jpeg"/><Relationship Id="rId7" Type="http://schemas.openxmlformats.org/officeDocument/2006/relationships/image" Target="media/image3.jpeg"/><Relationship Id="rId8"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4412</Words>
  <Characters>25155</Characters>
  <Application>Microsoft Macintosh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BNL</Company>
  <LinksUpToDate>false</LinksUpToDate>
  <CharactersWithSpaces>295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leese Van Dam, Kerstin</dc:creator>
  <cp:lastModifiedBy>Line Pouchard</cp:lastModifiedBy>
  <cp:revision>3</cp:revision>
  <cp:lastPrinted>2017-06-19T16:03:00Z</cp:lastPrinted>
  <dcterms:created xsi:type="dcterms:W3CDTF">2017-06-19T16:03:00Z</dcterms:created>
  <dcterms:modified xsi:type="dcterms:W3CDTF">2017-06-19T16:04:00Z</dcterms:modified>
</cp:coreProperties>
</file>